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 xml:space="preserve">The ILEMT (In-Loop </w:t>
      </w:r>
      <w:proofErr w:type="spellStart"/>
      <w:r>
        <w:t>ElectroMagnetic</w:t>
      </w:r>
      <w:proofErr w:type="spellEnd"/>
      <w:r>
        <w:t xml:space="preserve"> Tracker) has the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4377A6B0"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w:t>
      </w:r>
      <w:r w:rsidR="00ED2C0A">
        <w:rPr>
          <w:rFonts w:eastAsiaTheme="minorEastAsia"/>
        </w:rPr>
        <w:t>Pose</w:t>
      </w:r>
      <w:r w:rsidR="007E490F">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 xml:space="preserve"> </m:t>
        </m:r>
      </m:oMath>
      <w:r w:rsidR="00ED2C0A">
        <w:rPr>
          <w:rFonts w:eastAsiaTheme="minorEastAsia"/>
        </w:rPr>
        <w:t xml:space="preserve">is </w:t>
      </w:r>
      <w:r w:rsidR="007E490F">
        <w:rPr>
          <w:rFonts w:eastAsiaTheme="minorEastAsia"/>
        </w:rPr>
        <w:t>the linear transform which maps the source coordinate frame onto the sensor coordinate</w:t>
      </w:r>
      <w:r w:rsidR="00ED2C0A">
        <w:rPr>
          <w:rFonts w:eastAsiaTheme="minorEastAsia"/>
        </w:rPr>
        <w:t xml:space="preserve">s, which </w:t>
      </w:r>
      <w:r w:rsidR="007E490F">
        <w:t>can be represented as a 4x4 linear homogenous transform matrix.</w:t>
      </w:r>
    </w:p>
    <w:p w14:paraId="3252AC55" w14:textId="5E6B0B9B"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482FBEE9" w14:textId="492330DF" w:rsidR="00226C90" w:rsidRPr="00D97A6D" w:rsidRDefault="00226C90" w:rsidP="00D97A6D">
      <w:pPr>
        <w:pStyle w:val="Text"/>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15CE5C79" w:rsidR="007E490F" w:rsidRDefault="007E490F" w:rsidP="007E490F">
      <w:pPr>
        <w:pStyle w:val="Text"/>
        <w:rPr>
          <w:rFonts w:eastAsiaTheme="minorEastAsia"/>
        </w:rPr>
      </w:pPr>
      <w:r>
        <w:rPr>
          <w:rFonts w:eastAsiaTheme="minorEastAsia"/>
        </w:rPr>
        <w:t xml:space="preserve">In work that calibrates an EMT using a magnetic model, nonlinear optimization, such as the approach we describe, is usually used, but specifics on the model parameters, and especially the optimization strategy, are </w:t>
      </w:r>
      <w:proofErr w:type="gramStart"/>
      <w:r>
        <w:rPr>
          <w:rFonts w:eastAsiaTheme="minorEastAsia"/>
        </w:rPr>
        <w:t>lacking.[</w:t>
      </w:r>
      <w:proofErr w:type="gramEnd"/>
      <w:r w:rsidRPr="0033705A">
        <w:rPr>
          <w:rFonts w:eastAsiaTheme="minorEastAsia"/>
          <w:highlight w:val="yellow"/>
        </w:rPr>
        <w:t>cite]</w:t>
      </w:r>
    </w:p>
    <w:p w14:paraId="28BE44BB" w14:textId="6100678E" w:rsidR="00F86E0E" w:rsidRDefault="00F86E0E" w:rsidP="007E490F">
      <w:pPr>
        <w:pStyle w:val="Text"/>
        <w:rPr>
          <w:rFonts w:eastAsiaTheme="minorEastAsia"/>
        </w:rPr>
      </w:pPr>
      <w:r w:rsidRPr="00F86E0E">
        <w:rPr>
          <w:rFonts w:eastAsiaTheme="minorEastAsia"/>
          <w:highlight w:val="yellow"/>
        </w:rPr>
        <w:t>mor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w:t>
      </w:r>
      <w:r>
        <w:lastRenderedPageBreak/>
        <w:t>the expected tracker performance.</w:t>
      </w:r>
      <w:r w:rsidR="00524ABF">
        <w:t xml:space="preserve"> It may be possible to calibrate a low order measurement model using only translation data, but it then remains unclear what accuracy can be expected when the sensor is rotated. 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41BEBD6E"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 xml:space="preserve">[cite Polaris, Johnson &amp; </w:t>
      </w:r>
      <w:proofErr w:type="gramStart"/>
      <w:r w:rsidRPr="00CC3F1B">
        <w:rPr>
          <w:highlight w:val="yellow"/>
        </w:rPr>
        <w:t>Johnson]</w:t>
      </w:r>
      <w:r>
        <w:t xml:space="preserve">   </w:t>
      </w:r>
      <w:proofErr w:type="gramEnd"/>
      <w:r w:rsidR="00524ABF" w:rsidRPr="00524ABF">
        <w:rPr>
          <w:highlight w:val="yellow"/>
        </w:rPr>
        <w:t>(robot arm, coordinate measuring machine, etc.)</w:t>
      </w:r>
      <w:r w:rsidR="00524ABF">
        <w:t xml:space="preserve"> </w:t>
      </w:r>
      <w:r w:rsidR="00F86E0E">
        <w:t>Using s</w:t>
      </w:r>
      <w:r w:rsidR="00524ABF">
        <w:t xml:space="preserve">uch distance-based magnetic isolation </w:t>
      </w:r>
      <w:r w:rsidR="00F86E0E">
        <w:t xml:space="preserve">it </w:t>
      </w:r>
      <w:r w:rsidR="00524ABF">
        <w:t xml:space="preserve">is impractical </w:t>
      </w:r>
      <w:r w:rsidR="00F86E0E">
        <w:t>to achieve</w:t>
      </w:r>
      <w:r w:rsidR="00524ABF">
        <w:t xml:space="preserve"> positioning along all rotation axes</w:t>
      </w:r>
      <w:r w:rsidR="006001E6">
        <w:t>.</w:t>
      </w:r>
      <w:r w:rsidR="00F86E0E">
        <w:t xml:space="preserve"> </w:t>
      </w:r>
      <w:r w:rsidR="006001E6">
        <w:t>Some sort of precise non-</w:t>
      </w:r>
      <w:r w:rsidR="00F86E0E">
        <w:t>metallic</w:t>
      </w:r>
      <w:r w:rsidR="006001E6">
        <w:t xml:space="preserve"> </w:t>
      </w:r>
      <w:r w:rsidR="00F86E0E">
        <w:t>rotary positioner</w:t>
      </w:r>
      <w:r w:rsidR="006001E6">
        <w:t xml:space="preserve">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0A9FDD76"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proprietary firmware and calibration data. Usual practice is to use a manual fixture (or </w:t>
      </w:r>
      <w:r>
        <w:rPr>
          <w:rFonts w:eastAsiaTheme="minorEastAsia"/>
          <w:i/>
          <w:iCs/>
        </w:rPr>
        <w:t>phantom</w:t>
      </w:r>
      <w:r>
        <w:rPr>
          <w:rFonts w:eastAsiaTheme="minorEastAsia"/>
        </w:rPr>
        <w:t xml:space="preserve">) for sensor positioning. </w:t>
      </w:r>
      <w:r w:rsidR="00F86E0E">
        <w:rPr>
          <w:rFonts w:eastAsiaTheme="minorEastAsia"/>
        </w:rPr>
        <w:t>F</w:t>
      </w:r>
      <w:r>
        <w:rPr>
          <w:rFonts w:eastAsiaTheme="minorEastAsia"/>
        </w:rPr>
        <w:t>requently only one sensor orientation is used, leaving us guessing about the position error caused by sensor rotation</w:t>
      </w:r>
      <w:r w:rsidR="00F86E0E">
        <w:rPr>
          <w:rFonts w:eastAsiaTheme="minorEastAsia"/>
        </w:rPr>
        <w:t xml:space="preserve">. </w:t>
      </w:r>
      <w:r>
        <w:rPr>
          <w:rFonts w:eastAsiaTheme="minorEastAsia"/>
        </w:rPr>
        <w:t>While not comprehensive, these relatively simple procedures do reveal significant variation across EMTs and their use environments.</w:t>
      </w:r>
      <w:r w:rsidR="00F86E0E">
        <w:rPr>
          <w:rFonts w:eastAsiaTheme="minorEastAsia"/>
        </w:rPr>
        <w:t xml:space="preserve"> </w:t>
      </w:r>
      <w:r w:rsidR="00F86E0E" w:rsidRPr="00F86E0E">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791FCDBF" w14:textId="31FFADF7" w:rsidR="00BE4643" w:rsidRDefault="007E490F"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interference from metal objects. </w:t>
      </w:r>
      <w:r w:rsidRPr="00F86E0E">
        <w:rPr>
          <w:rFonts w:eastAsiaTheme="minorEastAsia"/>
          <w:highlight w:val="yellow"/>
        </w:rPr>
        <w:t>[cite VR</w:t>
      </w:r>
      <w:r w:rsidR="00FA5788" w:rsidRPr="00F86E0E">
        <w:rPr>
          <w:rFonts w:eastAsiaTheme="minorEastAsia"/>
          <w:highlight w:val="yellow"/>
        </w:rPr>
        <w:t>]</w:t>
      </w:r>
    </w:p>
    <w:p w14:paraId="5D7EB211" w14:textId="272BE0AF" w:rsidR="0033705A" w:rsidRDefault="007E490F" w:rsidP="007E490F">
      <w:pPr>
        <w:pStyle w:val="Heading1"/>
        <w:rPr>
          <w:rFonts w:eastAsiaTheme="minorEastAsia"/>
        </w:rPr>
      </w:pPr>
      <w:r>
        <w:rPr>
          <w:rFonts w:eastAsiaTheme="minorEastAsia"/>
        </w:rPr>
        <w:t>The calibration problem</w:t>
      </w:r>
    </w:p>
    <w:p w14:paraId="325E72D0" w14:textId="77777777" w:rsidR="006450CB" w:rsidRDefault="006450CB" w:rsidP="006450CB">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493433C3" w14:textId="77777777" w:rsidR="006450CB" w:rsidRDefault="007E490F" w:rsidP="007E490F">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w:t>
      </w:r>
      <w:r>
        <w:t xml:space="preserve">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0994CAF6" w14:textId="29B14AEB" w:rsidR="007E490F" w:rsidRDefault="00E9566F" w:rsidP="006450CB">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414E4620" w:rsidR="007E490F" w:rsidRDefault="007E490F" w:rsidP="000C47B5">
      <w:pPr>
        <w:pStyle w:val="Text"/>
        <w:ind w:firstLine="0"/>
        <w:rPr>
          <w:rFonts w:eastAsiaTheme="minorEastAsia"/>
        </w:rPr>
      </w:pPr>
      <w:r>
        <w:t xml:space="preserve">Where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00F86E0E">
        <w:rPr>
          <w:rFonts w:eastAsiaTheme="minorEastAsia"/>
        </w:rPr>
        <w:t xml:space="preserve">is </w:t>
      </w:r>
      <w:r>
        <w:t>the matrix 2-norm</w:t>
      </w:r>
      <w:r w:rsidR="00F86E0E">
        <w:t>,</w:t>
      </w:r>
      <w:r>
        <w:t xml:space="preserve"> </w:t>
      </w:r>
      <w:r>
        <w:rPr>
          <w:rFonts w:eastAsiaTheme="minorEastAsia"/>
        </w:rPr>
        <w:t xml:space="preserve">the sum of element-wise </w:t>
      </w:r>
      <w:proofErr w:type="gramStart"/>
      <w:r>
        <w:rPr>
          <w:rFonts w:eastAsiaTheme="minorEastAsia"/>
        </w:rPr>
        <w:t>squares:</w:t>
      </w:r>
      <w:proofErr w:type="gramEnd"/>
    </w:p>
    <w:p w14:paraId="6D0D13EE" w14:textId="77777777" w:rsidR="007E490F" w:rsidRDefault="00E9566F"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3C6C6581" w:rsidR="007E490F" w:rsidRDefault="007E490F" w:rsidP="009D6ED8">
      <w:pPr>
        <w:pStyle w:val="Text"/>
        <w:rPr>
          <w:rFonts w:eastAsiaTheme="minorEastAsia"/>
        </w:rPr>
      </w:pPr>
      <w:r>
        <w:rPr>
          <w:rFonts w:eastAsiaTheme="minorEastAsia"/>
        </w:rPr>
        <w:t>This least-squares formulation permits us to use a least</w:t>
      </w:r>
      <w:r w:rsidR="006450CB">
        <w:rPr>
          <w:rFonts w:eastAsiaTheme="minorEastAsia"/>
        </w:rPr>
        <w:t>-</w:t>
      </w:r>
      <w:r>
        <w:rPr>
          <w:rFonts w:eastAsiaTheme="minorEastAsia"/>
        </w:rPr>
        <w:t xml:space="preserve">squares </w:t>
      </w:r>
      <w:r w:rsidR="006450CB">
        <w:rPr>
          <w:rFonts w:eastAsiaTheme="minorEastAsia"/>
        </w:rPr>
        <w:t xml:space="preserve">nonlinear </w:t>
      </w:r>
      <w:r>
        <w:rPr>
          <w:rFonts w:eastAsiaTheme="minorEastAsia"/>
        </w:rPr>
        <w:t>solver</w:t>
      </w:r>
      <w:r>
        <w:t xml:space="preserve">. 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36E80E85" w14:textId="04ABF4BC" w:rsidR="00E55D28" w:rsidRDefault="002500BE" w:rsidP="009D6ED8">
      <w:pPr>
        <w:pStyle w:val="Text"/>
      </w:pPr>
      <w:r>
        <w:t xml:space="preserve">The </w:t>
      </w:r>
      <w:r w:rsidR="003E378A">
        <w:t xml:space="preserve">calibration optimization state </w:t>
      </w:r>
      <w:r>
        <w:t>will include</w:t>
      </w:r>
      <w:r w:rsidR="003E378A">
        <w:t xml:space="preserve"> 6 DOF poses.  The three translation DOF cause no problems, but many representations for 3 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rsidR="003E378A">
        <w:t>freedom, but</w:t>
      </w:r>
      <w:proofErr w:type="gramEnd"/>
      <w:r w:rsidR="003E378A">
        <w:t xml:space="preserve"> suffer from gimbal lock and numerical instability. </w:t>
      </w:r>
    </w:p>
    <w:p w14:paraId="11FB49D7" w14:textId="5DDE7F74" w:rsidR="007D16C1" w:rsidRDefault="003E378A" w:rsidP="007D16C1">
      <w:pPr>
        <w:pStyle w:val="Text"/>
      </w:pPr>
      <w:r>
        <w:t xml:space="preserve"> 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6D91686F" w:rsidR="00AF21EB" w:rsidRDefault="00AF21EB" w:rsidP="00C17B59">
            <w:pPr>
              <w:pStyle w:val="Text"/>
              <w:ind w:firstLine="0"/>
              <w:jc w:val="right"/>
            </w:pPr>
            <w:bookmarkStart w:id="1" w:name="_Ref84522737"/>
            <w:r>
              <w:t>(</w:t>
            </w:r>
            <w:r w:rsidR="00E9566F">
              <w:fldChar w:fldCharType="begin"/>
            </w:r>
            <w:r w:rsidR="00E9566F">
              <w:instrText xml:space="preserve"> SEQ Equation \* ARABIC </w:instrText>
            </w:r>
            <w:r w:rsidR="00E9566F">
              <w:fldChar w:fldCharType="separate"/>
            </w:r>
            <w:r w:rsidR="00364B41">
              <w:rPr>
                <w:noProof/>
              </w:rPr>
              <w:t>1</w:t>
            </w:r>
            <w:r w:rsidR="00E9566F">
              <w:rPr>
                <w:noProof/>
              </w:rP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7CAC0CDE"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003C75" w:rsidRPr="008C08E1">
        <w:t xml:space="preserve">Fig. </w:t>
      </w:r>
      <w:r w:rsidR="00003C75">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20142520" w:rsidR="004D5B7E" w:rsidRPr="004D5B7E" w:rsidRDefault="004D5B7E" w:rsidP="004D5B7E">
            <w:pPr>
              <w:pStyle w:val="Caption"/>
              <w:keepNext/>
              <w:jc w:val="right"/>
              <w:rPr>
                <w:rFonts w:ascii="Times New Roman" w:hAnsi="Times New Roman" w:cs="Times New Roman"/>
                <w:b w:val="0"/>
                <w:bCs w:val="0"/>
                <w:sz w:val="20"/>
                <w:szCs w:val="20"/>
              </w:rPr>
            </w:pPr>
            <w:bookmarkStart w:id="2"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364B41">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
          </w:p>
          <w:p w14:paraId="1F704456" w14:textId="77777777" w:rsidR="004D5B7E" w:rsidRDefault="004D5B7E" w:rsidP="00490134">
            <w:pPr>
              <w:pStyle w:val="Text"/>
              <w:ind w:firstLine="0"/>
            </w:pPr>
          </w:p>
        </w:tc>
      </w:tr>
    </w:tbl>
    <w:p w14:paraId="7BC16E0F" w14:textId="4B42F126" w:rsidR="00D85B7B" w:rsidRDefault="00D205A5" w:rsidP="004B46D5">
      <w:pPr>
        <w:pStyle w:val="Text"/>
        <w:ind w:firstLine="0"/>
      </w:pPr>
      <w:r>
        <w:rPr>
          <w:noProof/>
        </w:rPr>
        <mc:AlternateContent>
          <mc:Choice Requires="wpc">
            <w:drawing>
              <wp:anchor distT="0" distB="0" distL="114300" distR="114300" simplePos="0" relativeHeight="251663360" behindDoc="0" locked="0" layoutInCell="1" allowOverlap="1" wp14:anchorId="2914FBA3" wp14:editId="4E8C60F7">
                <wp:simplePos x="0" y="0"/>
                <wp:positionH relativeFrom="column">
                  <wp:posOffset>3322320</wp:posOffset>
                </wp:positionH>
                <wp:positionV relativeFrom="paragraph">
                  <wp:posOffset>-318135</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409CB425" w:rsidR="0058538F" w:rsidRPr="00D205A5" w:rsidRDefault="0058538F" w:rsidP="0058538F">
                              <w:pPr>
                                <w:pStyle w:val="FigureCaption"/>
                              </w:pPr>
                              <w:bookmarkStart w:id="3" w:name="_Ref84433500"/>
                              <w:r w:rsidRPr="008C08E1">
                                <w:t xml:space="preserve">Fig. </w:t>
                              </w:r>
                              <w:fldSimple w:instr=" SEQ Figure \* ARABIC ">
                                <w:r w:rsidR="00003C75">
                                  <w:rPr>
                                    <w:noProof/>
                                  </w:rPr>
                                  <w:t>1</w:t>
                                </w:r>
                              </w:fldSimple>
                              <w:bookmarkEnd w:id="3"/>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E9566F"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E9566F"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E9566F"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E9566F"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261.6pt;margin-top:-25.05pt;width:252.7pt;height:106.5pt;z-index:251663360;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409CB425" w:rsidR="0058538F" w:rsidRPr="00D205A5" w:rsidRDefault="0058538F" w:rsidP="0058538F">
                        <w:pPr>
                          <w:pStyle w:val="FigureCaption"/>
                        </w:pPr>
                        <w:bookmarkStart w:id="4" w:name="_Ref84433500"/>
                        <w:r w:rsidRPr="008C08E1">
                          <w:t xml:space="preserve">Fig. </w:t>
                        </w:r>
                        <w:fldSimple w:instr=" SEQ Figure \* ARABIC ">
                          <w:r w:rsidR="00003C75">
                            <w:rPr>
                              <w:noProof/>
                            </w:rPr>
                            <w:t>1</w:t>
                          </w:r>
                        </w:fldSimple>
                        <w:bookmarkEnd w:id="4"/>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E9566F"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E9566F"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E9566F"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E9566F"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F7AB1">
        <w:t xml:space="preserve">where </w:t>
      </w:r>
      <m:oMath>
        <m:r>
          <m:rPr>
            <m:sty m:val="bi"/>
          </m:rPr>
          <w:rPr>
            <w:rFonts w:ascii="Cambria Math" w:hAnsi="Cambria Math"/>
          </w:rPr>
          <m:t>r=p-l</m:t>
        </m:r>
      </m:oMath>
      <w:r w:rsidR="008F7AB1">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925210C" w:rsidR="0073062D" w:rsidRPr="0040237A" w:rsidRDefault="0073062D" w:rsidP="0073062D">
                              <w:pPr>
                                <w:pStyle w:val="FigureCaption"/>
                                <w:rPr>
                                  <w:rFonts w:ascii="Cambria Math" w:hAnsi="Cambria Math"/>
                                  <w:i/>
                                  <w:sz w:val="20"/>
                                  <w:szCs w:val="20"/>
                                </w:rPr>
                              </w:pPr>
                              <w:bookmarkStart w:id="5" w:name="_Ref400011857"/>
                              <w:r w:rsidRPr="008C08E1">
                                <w:t xml:space="preserve">Fig. </w:t>
                              </w:r>
                              <w:fldSimple w:instr=" SEQ Figure \* ARABIC ">
                                <w:r w:rsidR="00003C75">
                                  <w:rPr>
                                    <w:noProof/>
                                  </w:rPr>
                                  <w:t>2</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925210C" w:rsidR="0073062D" w:rsidRPr="0040237A" w:rsidRDefault="0073062D" w:rsidP="0073062D">
                        <w:pPr>
                          <w:pStyle w:val="FigureCaption"/>
                          <w:rPr>
                            <w:rFonts w:ascii="Cambria Math" w:hAnsi="Cambria Math"/>
                            <w:i/>
                            <w:sz w:val="20"/>
                            <w:szCs w:val="20"/>
                          </w:rPr>
                        </w:pPr>
                        <w:bookmarkStart w:id="6" w:name="_Ref400011857"/>
                        <w:r w:rsidRPr="008C08E1">
                          <w:t xml:space="preserve">Fig. </w:t>
                        </w:r>
                        <w:fldSimple w:instr=" SEQ Figure \* ARABIC ">
                          <w:r w:rsidR="00003C75">
                            <w:rPr>
                              <w:noProof/>
                            </w:rPr>
                            <w:t>2</w:t>
                          </w:r>
                        </w:fldSimple>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E9566F"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45699888" w:rsidR="004D5B7E" w:rsidRPr="004D5B7E" w:rsidRDefault="004D5B7E" w:rsidP="004D5B7E">
            <w:pPr>
              <w:pStyle w:val="Text"/>
              <w:ind w:firstLine="0"/>
              <w:jc w:val="right"/>
            </w:pPr>
            <w:bookmarkStart w:id="7" w:name="_Ref84431633"/>
            <w:r w:rsidRPr="004D5B7E">
              <w:t>(</w:t>
            </w:r>
            <w:fldSimple w:instr=" SEQ Equation \* ARABIC ">
              <w:r w:rsidR="00364B41">
                <w:rPr>
                  <w:noProof/>
                </w:rPr>
                <w:t>3</w:t>
              </w:r>
            </w:fldSimple>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E9566F"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1A5A7AD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0B7121AC" w14:textId="3CFF96D6" w:rsidR="00E82CE9" w:rsidRDefault="00E82CE9" w:rsidP="00E82CE9">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18BB30A0" w:rsidR="00E82CE9" w:rsidRDefault="00E82CE9" w:rsidP="00E82CE9">
            <w:pPr>
              <w:pStyle w:val="Text"/>
              <w:ind w:firstLine="0"/>
              <w:jc w:val="right"/>
              <w:rPr>
                <w:bCs/>
              </w:rPr>
            </w:pPr>
            <w:bookmarkStart w:id="8" w:name="_Ref84526760"/>
            <w:bookmarkStart w:id="9" w:name="_Ref84526756"/>
            <w:r>
              <w:t>(</w:t>
            </w:r>
            <w:r w:rsidR="00E9566F">
              <w:fldChar w:fldCharType="begin"/>
            </w:r>
            <w:r w:rsidR="00E9566F">
              <w:instrText xml:space="preserve"> SEQ Equation \* ARABIC </w:instrText>
            </w:r>
            <w:r w:rsidR="00E9566F">
              <w:fldChar w:fldCharType="separate"/>
            </w:r>
            <w:r w:rsidR="00364B41">
              <w:rPr>
                <w:noProof/>
              </w:rPr>
              <w:t>4</w:t>
            </w:r>
            <w:r w:rsidR="00E9566F">
              <w:rPr>
                <w:noProof/>
              </w:rPr>
              <w:fldChar w:fldCharType="end"/>
            </w:r>
            <w:bookmarkEnd w:id="8"/>
            <w:r>
              <w:t>)</w:t>
            </w:r>
            <w:bookmarkEnd w:id="9"/>
          </w:p>
        </w:tc>
      </w:tr>
    </w:tbl>
    <w:p w14:paraId="1C26C1E1" w14:textId="77777777" w:rsidR="00E82CE9" w:rsidRDefault="00E82CE9" w:rsidP="009F6CA0">
      <w:pPr>
        <w:pStyle w:val="Text"/>
        <w:rPr>
          <w:bCs/>
        </w:rPr>
      </w:pPr>
    </w:p>
    <w:p w14:paraId="25BC1E6E" w14:textId="60854B92" w:rsidR="009F6CA0" w:rsidRPr="00070353" w:rsidRDefault="00203288" w:rsidP="00203288">
      <w:pPr>
        <w:pStyle w:val="Text"/>
        <w:jc w:val="center"/>
        <w:rPr>
          <w:bCs/>
        </w:rPr>
      </w:pPr>
      <w:r>
        <w:rPr>
          <w:bCs/>
        </w:rPr>
        <w:tab/>
      </w:r>
    </w:p>
    <w:p w14:paraId="5BF29A8A" w14:textId="77777777" w:rsidR="009F6CA0" w:rsidRDefault="009F6CA0" w:rsidP="009D17A9">
      <w:pPr>
        <w:pStyle w:val="Text"/>
        <w:ind w:firstLine="0"/>
        <w:rPr>
          <w:b/>
          <w:bCs/>
        </w:rPr>
      </w:pPr>
    </w:p>
    <w:p w14:paraId="3DAE0085" w14:textId="045C7129" w:rsidR="00AA4BA2" w:rsidRPr="00C44F75" w:rsidRDefault="000650DB" w:rsidP="009C29CA">
      <w:pPr>
        <w:ind w:firstLine="202"/>
        <w:jc w:val="both"/>
        <w:rPr>
          <w:highlight w:val="yellow"/>
        </w:rPr>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C44F75">
        <w:rPr>
          <w:highlight w:val="yellow"/>
        </w:rPr>
        <w:t xml:space="preserve">system, </w:t>
      </w:r>
      <w:proofErr w:type="spellStart"/>
      <w:r w:rsidRPr="00C44F75">
        <w:rPr>
          <w:highlight w:val="yellow"/>
        </w:rPr>
        <w:t>eg.</w:t>
      </w:r>
      <w:proofErr w:type="spellEnd"/>
      <w:r w:rsidRPr="00C44F75">
        <w:rPr>
          <w:highlight w:val="yellow"/>
        </w:rPr>
        <w:t xml:space="preserve">  </w:t>
      </w:r>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e</m:t>
                </m:r>
              </m:sup>
            </m:sSubSup>
          </m:e>
        </m:sPre>
      </m:oMath>
      <w:r w:rsidRPr="00C44F75">
        <w:rPr>
          <w:highlight w:val="yellow"/>
        </w:rPr>
        <w:t>, b</w:t>
      </w:r>
      <w:r w:rsidR="00943BF1" w:rsidRPr="00C44F75">
        <w:rPr>
          <w:highlight w:val="yellow"/>
        </w:rPr>
        <w:t xml:space="preserve">ut </w:t>
      </w:r>
      <w:r w:rsidR="00F9222D" w:rsidRPr="00C44F75">
        <w:rPr>
          <w:highlight w:val="yellow"/>
        </w:rPr>
        <w:t>when transformed to</w:t>
      </w:r>
      <w:r w:rsidR="00943BF1" w:rsidRPr="00C44F75">
        <w:rPr>
          <w:highlight w:val="yellow"/>
        </w:rPr>
        <w:t xml:space="preserve"> source coordinates the matrix becomes </w:t>
      </w:r>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o</m:t>
                </m:r>
              </m:sup>
            </m:sSubSup>
          </m:e>
        </m:sPre>
      </m:oMath>
      <w:r w:rsidR="00943BF1" w:rsidRPr="00C44F75">
        <w:rPr>
          <w:highlight w:val="yellow"/>
        </w:rPr>
        <w:t>.</w:t>
      </w:r>
      <w:r w:rsidR="00CB2B43" w:rsidRPr="00C44F75">
        <w:rPr>
          <w:highlight w:val="yellow"/>
        </w:rPr>
        <w:t xml:space="preserve"> </w:t>
      </w:r>
    </w:p>
    <w:p w14:paraId="5F0FE7D4" w14:textId="0F99C8CA" w:rsidR="004428BD" w:rsidRPr="00C44F75" w:rsidRDefault="002219EC" w:rsidP="004428BD">
      <w:pPr>
        <w:pStyle w:val="Heading2"/>
        <w:rPr>
          <w:highlight w:val="yellow"/>
        </w:rPr>
      </w:pPr>
      <w:r w:rsidRPr="00C44F75">
        <w:rPr>
          <w:highlight w:val="yellow"/>
        </w:rPr>
        <w:t>The m</w:t>
      </w:r>
      <w:r w:rsidR="004428BD" w:rsidRPr="00C44F75">
        <w:rPr>
          <w:highlight w:val="yellow"/>
        </w:rPr>
        <w:t xml:space="preserve">ultidimensional </w:t>
      </w:r>
      <w:r w:rsidRPr="00C44F75">
        <w:rPr>
          <w:highlight w:val="yellow"/>
        </w:rPr>
        <w:t>measurement</w:t>
      </w:r>
      <w:r w:rsidR="004428BD" w:rsidRPr="00C44F75">
        <w:rPr>
          <w:highlight w:val="yellow"/>
        </w:rPr>
        <w:t xml:space="preserve"> </w:t>
      </w:r>
      <w:proofErr w:type="gramStart"/>
      <w:r w:rsidR="004428BD" w:rsidRPr="00C44F75">
        <w:rPr>
          <w:highlight w:val="yellow"/>
        </w:rPr>
        <w:t>model</w:t>
      </w:r>
      <w:proofErr w:type="gramEnd"/>
    </w:p>
    <w:p w14:paraId="0E1A9B41" w14:textId="0932892F" w:rsidR="009C29CA" w:rsidRPr="00C44F75" w:rsidRDefault="009C06A2" w:rsidP="009C29CA">
      <w:pPr>
        <w:ind w:firstLine="202"/>
        <w:jc w:val="both"/>
        <w:rPr>
          <w:highlight w:val="yellow"/>
        </w:rPr>
      </w:pPr>
      <w:r w:rsidRPr="00C44F75">
        <w:rPr>
          <w:highlight w:val="yellow"/>
        </w:rPr>
        <w:t xml:space="preserve">The dipole model </w:t>
      </w:r>
      <w:r w:rsidRPr="00C44F75">
        <w:rPr>
          <w:highlight w:val="yellow"/>
        </w:rPr>
        <w:fldChar w:fldCharType="begin"/>
      </w:r>
      <w:r w:rsidRPr="00C44F75">
        <w:rPr>
          <w:highlight w:val="yellow"/>
        </w:rPr>
        <w:instrText xml:space="preserve"> REF _Ref84431630 \h  \* MERGEFORMAT </w:instrText>
      </w:r>
      <w:r w:rsidRPr="00C44F75">
        <w:rPr>
          <w:highlight w:val="yellow"/>
        </w:rPr>
      </w:r>
      <w:r w:rsidRPr="00C44F75">
        <w:rPr>
          <w:highlight w:val="yellow"/>
        </w:rPr>
        <w:fldChar w:fldCharType="separate"/>
      </w:r>
      <w:r w:rsidR="00003C75" w:rsidRPr="00C44F75">
        <w:rPr>
          <w:highlight w:val="yellow"/>
        </w:rPr>
        <w:t>(</w:t>
      </w:r>
      <w:r w:rsidR="00003C75" w:rsidRPr="00C44F75">
        <w:rPr>
          <w:noProof/>
          <w:highlight w:val="yellow"/>
        </w:rPr>
        <w:t>2</w:t>
      </w:r>
      <w:r w:rsidR="00003C75" w:rsidRPr="00C44F75">
        <w:rPr>
          <w:highlight w:val="yellow"/>
        </w:rPr>
        <w:t>)</w:t>
      </w:r>
      <w:r w:rsidRPr="00C44F75">
        <w:rPr>
          <w:highlight w:val="yellow"/>
        </w:rPr>
        <w:fldChar w:fldCharType="end"/>
      </w:r>
      <w:r w:rsidRPr="00C44F75">
        <w:rPr>
          <w:highlight w:val="yellow"/>
        </w:rPr>
        <w:t xml:space="preserve"> </w:t>
      </w:r>
      <w:r w:rsidRPr="00C44F75">
        <w:rPr>
          <w:highlight w:val="yellow"/>
        </w:rPr>
        <w:fldChar w:fldCharType="begin"/>
      </w:r>
      <w:r w:rsidRPr="00C44F75">
        <w:rPr>
          <w:highlight w:val="yellow"/>
        </w:rPr>
        <w:instrText xml:space="preserve"> REF _Ref84431633 \h  \* MERGEFORMAT </w:instrText>
      </w:r>
      <w:r w:rsidRPr="00C44F75">
        <w:rPr>
          <w:highlight w:val="yellow"/>
        </w:rPr>
      </w:r>
      <w:r w:rsidRPr="00C44F75">
        <w:rPr>
          <w:highlight w:val="yellow"/>
        </w:rPr>
        <w:fldChar w:fldCharType="separate"/>
      </w:r>
      <w:r w:rsidR="00003C75" w:rsidRPr="00C44F75">
        <w:rPr>
          <w:highlight w:val="yellow"/>
        </w:rPr>
        <w:t>(</w:t>
      </w:r>
      <w:r w:rsidR="00003C75" w:rsidRPr="00C44F75">
        <w:rPr>
          <w:noProof/>
          <w:highlight w:val="yellow"/>
        </w:rPr>
        <w:t>3</w:t>
      </w:r>
      <w:r w:rsidR="00003C75" w:rsidRPr="00C44F75">
        <w:rPr>
          <w:highlight w:val="yellow"/>
        </w:rPr>
        <w:t>)</w:t>
      </w:r>
      <w:r w:rsidRPr="00C44F75">
        <w:rPr>
          <w:highlight w:val="yellow"/>
        </w:rPr>
        <w:fldChar w:fldCharType="end"/>
      </w:r>
      <w:r w:rsidRPr="00C44F75">
        <w:rPr>
          <w:highlight w:val="yellow"/>
        </w:rPr>
        <w:t xml:space="preserve"> gives a scalar coupling between a single source and sensor coil, while we must find </w:t>
      </w:r>
      <m:oMath>
        <m:acc>
          <m:accPr>
            <m:chr m:val="̃"/>
            <m:ctrlPr>
              <w:rPr>
                <w:rFonts w:ascii="Cambria Math" w:eastAsiaTheme="minorEastAsia" w:hAnsi="Cambria Math"/>
                <w:b/>
                <w:i/>
                <w:highlight w:val="yellow"/>
              </w:rPr>
            </m:ctrlPr>
          </m:accPr>
          <m:e>
            <m:r>
              <m:rPr>
                <m:sty m:val="bi"/>
              </m:rPr>
              <w:rPr>
                <w:rFonts w:ascii="Cambria Math" w:eastAsiaTheme="minorEastAsia" w:hAnsi="Cambria Math"/>
                <w:highlight w:val="yellow"/>
              </w:rPr>
              <m:t>c</m:t>
            </m:r>
          </m:e>
        </m:acc>
        <m:d>
          <m:dPr>
            <m:ctrlPr>
              <w:rPr>
                <w:rFonts w:ascii="Cambria Math" w:eastAsiaTheme="minorEastAsia" w:hAnsi="Cambria Math"/>
                <w:b/>
                <w:bCs/>
                <w:i/>
                <w:highlight w:val="yellow"/>
              </w:rPr>
            </m:ctrlPr>
          </m:dPr>
          <m:e>
            <m:r>
              <m:rPr>
                <m:sty m:val="bi"/>
              </m:rPr>
              <w:rPr>
                <w:rFonts w:ascii="Cambria Math" w:eastAsiaTheme="minorEastAsia" w:hAnsi="Cambria Math"/>
                <w:highlight w:val="yellow"/>
              </w:rPr>
              <m:t>P,</m:t>
            </m:r>
            <m:r>
              <w:rPr>
                <w:rFonts w:ascii="Cambria Math" w:eastAsiaTheme="minorEastAsia" w:hAnsi="Cambria Math"/>
                <w:highlight w:val="yellow"/>
              </w:rPr>
              <m:t>ρ</m:t>
            </m:r>
            <m:ctrlPr>
              <w:rPr>
                <w:rFonts w:ascii="Cambria Math" w:eastAsiaTheme="minorEastAsia" w:hAnsi="Cambria Math"/>
                <w:i/>
                <w:highlight w:val="yellow"/>
              </w:rPr>
            </m:ctrlPr>
          </m:e>
        </m:d>
      </m:oMath>
      <w:r w:rsidRPr="00C44F75">
        <w:rPr>
          <w:highlight w:val="yellow"/>
        </w:rPr>
        <w:t>, the full 3x3 predicted coupling matrix.</w:t>
      </w:r>
      <w:r w:rsidRPr="00C44F75">
        <w:rPr>
          <w:rFonts w:eastAsiaTheme="minorEastAsia"/>
          <w:highlight w:val="yellow"/>
        </w:rPr>
        <w:t xml:space="preserve"> </w:t>
      </w:r>
      <w:r w:rsidR="004B133D" w:rsidRPr="00C44F75">
        <w:rPr>
          <w:rFonts w:eastAsiaTheme="minorEastAsia"/>
          <w:highlight w:val="yellow"/>
        </w:rPr>
        <w:t>The source and sensor parameters are defined in separate coordinate systems (</w:t>
      </w:r>
      <w:r w:rsidR="004B133D" w:rsidRPr="00C44F75">
        <w:rPr>
          <w:rFonts w:eastAsiaTheme="minorEastAsia"/>
          <w:highlight w:val="yellow"/>
        </w:rPr>
        <w:fldChar w:fldCharType="begin"/>
      </w:r>
      <w:r w:rsidR="004B133D" w:rsidRPr="00C44F75">
        <w:rPr>
          <w:rFonts w:eastAsiaTheme="minorEastAsia"/>
          <w:highlight w:val="yellow"/>
        </w:rPr>
        <w:instrText xml:space="preserve"> REF _Ref84433500 \h </w:instrText>
      </w:r>
      <w:r w:rsidR="00C44F75">
        <w:rPr>
          <w:rFonts w:eastAsiaTheme="minorEastAsia"/>
          <w:highlight w:val="yellow"/>
        </w:rPr>
        <w:instrText xml:space="preserve"> \* MERGEFORMAT </w:instrText>
      </w:r>
      <w:r w:rsidR="004B133D" w:rsidRPr="00C44F75">
        <w:rPr>
          <w:rFonts w:eastAsiaTheme="minorEastAsia"/>
          <w:highlight w:val="yellow"/>
        </w:rPr>
      </w:r>
      <w:r w:rsidR="004B133D" w:rsidRPr="00C44F75">
        <w:rPr>
          <w:rFonts w:eastAsiaTheme="minorEastAsia"/>
          <w:highlight w:val="yellow"/>
        </w:rPr>
        <w:fldChar w:fldCharType="separate"/>
      </w:r>
      <w:r w:rsidR="00003C75" w:rsidRPr="00C44F75">
        <w:rPr>
          <w:highlight w:val="yellow"/>
        </w:rPr>
        <w:t xml:space="preserve">Fig. </w:t>
      </w:r>
      <w:r w:rsidR="00003C75" w:rsidRPr="00C44F75">
        <w:rPr>
          <w:noProof/>
          <w:highlight w:val="yellow"/>
        </w:rPr>
        <w:t>2</w:t>
      </w:r>
      <w:r w:rsidR="004B133D" w:rsidRPr="00C44F75">
        <w:rPr>
          <w:rFonts w:eastAsiaTheme="minorEastAsia"/>
          <w:highlight w:val="yellow"/>
        </w:rPr>
        <w:fldChar w:fldCharType="end"/>
      </w:r>
      <w:r w:rsidR="004B133D" w:rsidRPr="00C44F75">
        <w:rPr>
          <w:rFonts w:eastAsiaTheme="minorEastAsia"/>
          <w:highlight w:val="yellow"/>
        </w:rPr>
        <w:t xml:space="preserve">). </w:t>
      </w:r>
      <w:r w:rsidR="00902CBA" w:rsidRPr="00C44F75">
        <w:rPr>
          <w:rFonts w:eastAsiaTheme="minorEastAsia"/>
          <w:highlight w:val="yellow"/>
        </w:rPr>
        <w:t>W</w:t>
      </w:r>
      <w:r w:rsidR="00C014CC" w:rsidRPr="00C44F75">
        <w:rPr>
          <w:highlight w:val="yellow"/>
        </w:rPr>
        <w:t xml:space="preserve">e </w:t>
      </w:r>
      <w:r w:rsidR="00B23972" w:rsidRPr="00C44F75">
        <w:rPr>
          <w:highlight w:val="yellow"/>
        </w:rPr>
        <w:t xml:space="preserve">establish a common </w:t>
      </w:r>
      <w:r w:rsidR="004B133D" w:rsidRPr="00C44F75">
        <w:rPr>
          <w:highlight w:val="yellow"/>
        </w:rPr>
        <w:t>frame</w:t>
      </w:r>
      <w:r w:rsidR="00B23972" w:rsidRPr="00C44F75">
        <w:rPr>
          <w:highlight w:val="yellow"/>
        </w:rPr>
        <w:t xml:space="preserve"> by </w:t>
      </w:r>
      <w:r w:rsidRPr="00C44F75">
        <w:rPr>
          <w:highlight w:val="yellow"/>
        </w:rPr>
        <w:t xml:space="preserve">transforming </w:t>
      </w:r>
      <w:r w:rsidR="00C014CC" w:rsidRPr="00C44F75">
        <w:rPr>
          <w:highlight w:val="yellow"/>
        </w:rPr>
        <w:t xml:space="preserve">the sensor parameters </w:t>
      </w:r>
      <w:r w:rsidRPr="00C44F75">
        <w:rPr>
          <w:highlight w:val="yellow"/>
        </w:rPr>
        <w:t>into the</w:t>
      </w:r>
      <w:r w:rsidR="00C014CC" w:rsidRPr="00C44F75">
        <w:rPr>
          <w:highlight w:val="yellow"/>
        </w:rPr>
        <w:t xml:space="preserve"> source coordinates</w:t>
      </w:r>
      <w:r w:rsidRPr="00C44F75">
        <w:rPr>
          <w:highlight w:val="yellow"/>
        </w:rPr>
        <w:t xml:space="preserve">. This is done by </w:t>
      </w:r>
      <w:r w:rsidR="00E918F5" w:rsidRPr="00C44F75">
        <w:rPr>
          <w:highlight w:val="yellow"/>
        </w:rPr>
        <w:t xml:space="preserve">applying </w:t>
      </w:r>
      <m:oMath>
        <m:r>
          <m:rPr>
            <m:sty m:val="bi"/>
          </m:rPr>
          <w:rPr>
            <w:rFonts w:ascii="Cambria Math" w:hAnsi="Cambria Math"/>
            <w:highlight w:val="yellow"/>
          </w:rPr>
          <m:t>P</m:t>
        </m:r>
      </m:oMath>
      <w:r w:rsidRPr="00C44F75">
        <w:rPr>
          <w:highlight w:val="yellow"/>
        </w:rPr>
        <w:t xml:space="preserve"> as a</w:t>
      </w:r>
      <w:r w:rsidR="00E918F5" w:rsidRPr="00C44F75">
        <w:rPr>
          <w:highlight w:val="yellow"/>
        </w:rPr>
        <w:t xml:space="preserve"> linear transform</w:t>
      </w:r>
      <w:r w:rsidRPr="00C44F75">
        <w:rPr>
          <w:highlight w:val="yellow"/>
        </w:rPr>
        <w:t xml:space="preserve"> (matrix multiplication)</w:t>
      </w:r>
      <w:r w:rsidR="00E918F5" w:rsidRPr="00C44F75">
        <w:rPr>
          <w:highlight w:val="yellow"/>
        </w:rPr>
        <w:t>:</w:t>
      </w:r>
    </w:p>
    <w:p w14:paraId="4F77852D" w14:textId="0B940FEB" w:rsidR="009C29CA" w:rsidRPr="00C44F75" w:rsidRDefault="00C014CC" w:rsidP="009C29CA">
      <w:pPr>
        <w:jc w:val="both"/>
        <w:rPr>
          <w:highlight w:val="yellow"/>
        </w:rPr>
      </w:pPr>
      <w:r w:rsidRPr="00C44F75">
        <w:rPr>
          <w:highlight w:val="yellow"/>
        </w:rPr>
        <w:br/>
      </w:r>
      <m:oMathPara>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o</m:t>
                  </m:r>
                </m:sup>
              </m:sSubSup>
            </m:e>
          </m:sPre>
          <m:r>
            <w:rPr>
              <w:rFonts w:ascii="Cambria Math" w:hAnsi="Cambria Math"/>
              <w:highlight w:val="yellow"/>
            </w:rPr>
            <m:t>=</m:t>
          </m:r>
          <m:r>
            <m:rPr>
              <m:sty m:val="bi"/>
            </m:rPr>
            <w:rPr>
              <w:rFonts w:ascii="Cambria Math" w:hAnsi="Cambria Math"/>
              <w:highlight w:val="yellow"/>
            </w:rPr>
            <m:t xml:space="preserve">P </m:t>
          </m:r>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e</m:t>
                  </m:r>
                </m:sup>
              </m:sSubSup>
            </m:e>
          </m:sPre>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M</m:t>
                  </m:r>
                </m:e>
                <m:sub/>
                <m:sup>
                  <m:r>
                    <w:rPr>
                      <w:rFonts w:ascii="Cambria Math" w:hAnsi="Cambria Math"/>
                      <w:highlight w:val="yellow"/>
                    </w:rPr>
                    <m:t>so</m:t>
                  </m:r>
                </m:sup>
              </m:sSubSup>
              <m:r>
                <w:rPr>
                  <w:rFonts w:ascii="Cambria Math" w:hAnsi="Cambria Math"/>
                  <w:highlight w:val="yellow"/>
                </w:rPr>
                <m:t>=</m:t>
              </m:r>
              <m:r>
                <m:rPr>
                  <m:sty m:val="bi"/>
                </m:rPr>
                <w:rPr>
                  <w:rFonts w:ascii="Cambria Math" w:hAnsi="Cambria Math"/>
                  <w:highlight w:val="yellow"/>
                </w:rPr>
                <m:t xml:space="preserve">P </m:t>
              </m:r>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M</m:t>
                      </m:r>
                    </m:e>
                    <m:sub/>
                    <m:sup>
                      <m:r>
                        <w:rPr>
                          <w:rFonts w:ascii="Cambria Math" w:hAnsi="Cambria Math"/>
                          <w:highlight w:val="yellow"/>
                        </w:rPr>
                        <m:t>se</m:t>
                      </m:r>
                    </m:sup>
                  </m:sSubSup>
                </m:e>
              </m:sPre>
            </m:e>
          </m:sPre>
          <m:r>
            <m:rPr>
              <m:sty m:val="p"/>
            </m:rPr>
            <w:rPr>
              <w:highlight w:val="yellow"/>
            </w:rPr>
            <w:br/>
          </m:r>
        </m:oMath>
      </m:oMathPara>
      <w:r w:rsidR="00E918F5" w:rsidRPr="00C44F75">
        <w:rPr>
          <w:highlight w:val="yellow"/>
        </w:rPr>
        <w:tab/>
      </w:r>
    </w:p>
    <w:p w14:paraId="36891E64" w14:textId="2EF1B72C" w:rsidR="00CC0D99" w:rsidRDefault="00902CBA" w:rsidP="00902CBA">
      <w:pPr>
        <w:jc w:val="both"/>
      </w:pPr>
      <w:r w:rsidRPr="00C44F75">
        <w:rPr>
          <w:highlight w:val="yellow"/>
        </w:rPr>
        <w:t xml:space="preserve">We then iterate over all combinations of source and sensor coils to find the pairwise couplings in </w:t>
      </w:r>
      <m:oMath>
        <m:acc>
          <m:accPr>
            <m:chr m:val="̃"/>
            <m:ctrlPr>
              <w:rPr>
                <w:rFonts w:ascii="Cambria Math" w:eastAsiaTheme="minorEastAsia" w:hAnsi="Cambria Math"/>
                <w:b/>
                <w:i/>
                <w:highlight w:val="yellow"/>
              </w:rPr>
            </m:ctrlPr>
          </m:accPr>
          <m:e>
            <m:r>
              <m:rPr>
                <m:sty m:val="bi"/>
              </m:rPr>
              <w:rPr>
                <w:rFonts w:ascii="Cambria Math" w:eastAsiaTheme="minorEastAsia" w:hAnsi="Cambria Math"/>
                <w:highlight w:val="yellow"/>
              </w:rPr>
              <m:t>c</m:t>
            </m:r>
          </m:e>
        </m:acc>
        <m:d>
          <m:dPr>
            <m:ctrlPr>
              <w:rPr>
                <w:rFonts w:ascii="Cambria Math" w:eastAsiaTheme="minorEastAsia" w:hAnsi="Cambria Math"/>
                <w:b/>
                <w:bCs/>
                <w:i/>
                <w:highlight w:val="yellow"/>
              </w:rPr>
            </m:ctrlPr>
          </m:dPr>
          <m:e>
            <m:r>
              <m:rPr>
                <m:sty m:val="bi"/>
              </m:rPr>
              <w:rPr>
                <w:rFonts w:ascii="Cambria Math" w:eastAsiaTheme="minorEastAsia" w:hAnsi="Cambria Math"/>
                <w:highlight w:val="yellow"/>
              </w:rPr>
              <m:t>P,</m:t>
            </m:r>
            <m:r>
              <w:rPr>
                <w:rFonts w:ascii="Cambria Math" w:eastAsiaTheme="minorEastAsia" w:hAnsi="Cambria Math"/>
                <w:highlight w:val="yellow"/>
              </w:rPr>
              <m:t>ρ</m:t>
            </m:r>
            <m:ctrlPr>
              <w:rPr>
                <w:rFonts w:ascii="Cambria Math" w:eastAsiaTheme="minorEastAsia" w:hAnsi="Cambria Math"/>
                <w:i/>
                <w:highlight w:val="yellow"/>
              </w:rPr>
            </m:ctrlPr>
          </m:e>
        </m:d>
      </m:oMath>
      <w:r w:rsidR="001708A1" w:rsidRPr="00C44F75">
        <w:rPr>
          <w:highlight w:val="yellow"/>
        </w:rPr>
        <w:t>.</w:t>
      </w:r>
      <w:r w:rsidR="00B23972">
        <w:rPr>
          <w:b/>
          <w:bCs/>
        </w:rPr>
        <w:t xml:space="preserve"> </w:t>
      </w:r>
    </w:p>
    <w:p w14:paraId="3E7B1970" w14:textId="77777777" w:rsidR="0058538F" w:rsidRDefault="0058538F" w:rsidP="0058538F">
      <w:pPr>
        <w:pStyle w:val="Heading2"/>
      </w:pPr>
      <w:bookmarkStart w:id="10" w:name="_Ref84437640"/>
      <w:r>
        <w:t>Fixture transforms:</w:t>
      </w:r>
      <w:bookmarkEnd w:id="10"/>
    </w:p>
    <w:p w14:paraId="138BB0F0" w14:textId="07F3EE2A"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16EBA0C9" w:rsidR="0058538F" w:rsidRDefault="004B133D" w:rsidP="0058538F">
      <w:pPr>
        <w:pStyle w:val="Text"/>
        <w:rPr>
          <w:rFonts w:eastAsiaTheme="minorEastAsia"/>
        </w:rPr>
      </w:pPr>
      <w:r>
        <w:t>EMTs are mainly used for measurement of relative motion; neither the source nor the sensor have a precise mechanically defined coordinate system. We can exploit this to remove the fixturing uncertainty by i</w:t>
      </w:r>
      <w:r w:rsidR="0058538F">
        <w:t xml:space="preserve">ntroduce additional </w:t>
      </w:r>
      <w:r w:rsidR="0058538F">
        <w:rPr>
          <w:i/>
          <w:iCs/>
        </w:rPr>
        <w:t>fixture transforms</w:t>
      </w:r>
      <w:r w:rsidR="0058538F">
        <w:t xml:space="preserve"> which absorb the unknowns of the calibration setup.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E9566F"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5CCFDA8" w:rsidR="00050FB8" w:rsidRDefault="00050FB8" w:rsidP="00050FB8">
            <w:pPr>
              <w:pStyle w:val="Text"/>
              <w:ind w:firstLine="0"/>
              <w:jc w:val="right"/>
            </w:pPr>
            <w:bookmarkStart w:id="11" w:name="_Ref84519268"/>
            <w:r>
              <w:t>(</w:t>
            </w:r>
            <w:r w:rsidR="00E9566F">
              <w:fldChar w:fldCharType="begin"/>
            </w:r>
            <w:r w:rsidR="00E9566F">
              <w:instrText xml:space="preserve"> SEQ Equation \* ARABIC </w:instrText>
            </w:r>
            <w:r w:rsidR="00E9566F">
              <w:fldChar w:fldCharType="separate"/>
            </w:r>
            <w:r w:rsidR="00364B41">
              <w:rPr>
                <w:noProof/>
              </w:rPr>
              <w:t>5</w:t>
            </w:r>
            <w:r w:rsidR="00E9566F">
              <w:rPr>
                <w:noProof/>
              </w:rPr>
              <w:fldChar w:fldCharType="end"/>
            </w:r>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r>
        <w:lastRenderedPageBreak/>
        <w:t xml:space="preserve">Optimization </w:t>
      </w:r>
      <w:r w:rsidR="0041579F">
        <w:t>constraint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63F3B4B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662A39">
        <w:t xml:space="preserve"> (See also </w:t>
      </w:r>
      <w:r w:rsidR="00662A39" w:rsidRPr="00662A39">
        <w:rPr>
          <w:highlight w:val="yellow"/>
        </w:rPr>
        <w:t>ref appendix</w:t>
      </w:r>
      <w:r w:rsidR="00662A39">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E9566F"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E9566F"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437AD383" w:rsidR="00CB2B43" w:rsidRDefault="00CB2B43" w:rsidP="00CB2B43">
            <w:pPr>
              <w:pStyle w:val="Text"/>
              <w:ind w:firstLine="0"/>
              <w:jc w:val="right"/>
            </w:pPr>
            <w:bookmarkStart w:id="12" w:name="_Ref84440554"/>
            <w:r>
              <w:t>(</w:t>
            </w:r>
            <w:r w:rsidR="00E9566F">
              <w:fldChar w:fldCharType="begin"/>
            </w:r>
            <w:r w:rsidR="00E9566F">
              <w:instrText xml:space="preserve"> SEQ Equation \* ARABIC </w:instrText>
            </w:r>
            <w:r w:rsidR="00E9566F">
              <w:fldChar w:fldCharType="separate"/>
            </w:r>
            <w:r w:rsidR="00364B41">
              <w:rPr>
                <w:noProof/>
              </w:rPr>
              <w:t>6</w:t>
            </w:r>
            <w:r w:rsidR="00E9566F">
              <w:rPr>
                <w:noProof/>
              </w:rPr>
              <w:fldChar w:fldCharType="end"/>
            </w:r>
            <w:r>
              <w:t>)</w:t>
            </w:r>
            <w:bookmarkEnd w:id="12"/>
          </w:p>
        </w:tc>
      </w:tr>
      <w:tr w:rsidR="00CB2B43" w14:paraId="406FB74D" w14:textId="77777777" w:rsidTr="00CB2B43">
        <w:trPr>
          <w:trHeight w:val="305"/>
        </w:trPr>
        <w:tc>
          <w:tcPr>
            <w:tcW w:w="4410" w:type="dxa"/>
          </w:tcPr>
          <w:p w14:paraId="25BD783D" w14:textId="7B0357AB" w:rsidR="00CB2B43" w:rsidRDefault="00E9566F"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745C374C"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E9566F"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E9566F"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79B1EDE0" w:rsidR="00F64625" w:rsidRDefault="004257E6" w:rsidP="00F64625">
      <w:pPr>
        <w:pStyle w:val="Text"/>
      </w:pPr>
      <w:r>
        <w:rPr>
          <w:noProof/>
        </w:rPr>
        <mc:AlternateContent>
          <mc:Choice Requires="wpc">
            <w:drawing>
              <wp:anchor distT="0" distB="0" distL="114300" distR="114300" simplePos="0" relativeHeight="251697152" behindDoc="0" locked="0" layoutInCell="1" allowOverlap="1" wp14:anchorId="472C17F4" wp14:editId="2E88FAF9">
                <wp:simplePos x="0" y="0"/>
                <wp:positionH relativeFrom="column">
                  <wp:posOffset>3383280</wp:posOffset>
                </wp:positionH>
                <wp:positionV relativeFrom="paragraph">
                  <wp:posOffset>1270</wp:posOffset>
                </wp:positionV>
                <wp:extent cx="3209290" cy="2129155"/>
                <wp:effectExtent l="0" t="0" r="0" b="444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14DF84FC" w:rsidR="00A905FE" w:rsidRPr="00206520" w:rsidRDefault="00050FB8" w:rsidP="00A905FE">
                              <w:pPr>
                                <w:jc w:val="both"/>
                                <w:rPr>
                                  <w:rFonts w:ascii="Cambria Math" w:hAnsi="Cambria Math"/>
                                  <w:i/>
                                  <w:iCs/>
                                </w:rPr>
                              </w:pPr>
                              <w:bookmarkStart w:id="13"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003C75" w:rsidRPr="00C32B67">
                                <w:rPr>
                                  <w:noProof/>
                                  <w:sz w:val="16"/>
                                  <w:szCs w:val="16"/>
                                </w:rPr>
                                <w:t>5</w:t>
                              </w:r>
                              <w:r w:rsidR="002A243E" w:rsidRPr="00C32B67">
                                <w:rPr>
                                  <w:noProof/>
                                  <w:sz w:val="16"/>
                                  <w:szCs w:val="16"/>
                                </w:rPr>
                                <w:fldChar w:fldCharType="end"/>
                              </w:r>
                              <w:bookmarkEnd w:id="13"/>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E9566F"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E9566F"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E9566F"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E9566F"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4pt;margin-top:.1pt;width:252.7pt;height:167.65pt;z-index:251697152;mso-width-relative:margin;mso-height-relative:margin" coordsize="32092,21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">
                <v:shape id="_x0000_s1072" type="#_x0000_t75" style="position:absolute;width:32092;height:21291;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14DF84FC" w:rsidR="00A905FE" w:rsidRPr="00206520" w:rsidRDefault="00050FB8" w:rsidP="00A905FE">
                        <w:pPr>
                          <w:jc w:val="both"/>
                          <w:rPr>
                            <w:rFonts w:ascii="Cambria Math" w:hAnsi="Cambria Math"/>
                            <w:i/>
                            <w:iCs/>
                          </w:rPr>
                        </w:pPr>
                        <w:bookmarkStart w:id="14"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003C75" w:rsidRPr="00C32B67">
                          <w:rPr>
                            <w:noProof/>
                            <w:sz w:val="16"/>
                            <w:szCs w:val="16"/>
                          </w:rPr>
                          <w:t>5</w:t>
                        </w:r>
                        <w:r w:rsidR="002A243E" w:rsidRPr="00C32B67">
                          <w:rPr>
                            <w:noProof/>
                            <w:sz w:val="16"/>
                            <w:szCs w:val="16"/>
                          </w:rPr>
                          <w:fldChar w:fldCharType="end"/>
                        </w:r>
                        <w:bookmarkEnd w:id="14"/>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E9566F"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E9566F"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E9566F"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E9566F"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sidR="00F64625">
        <w:t xml:space="preserve">The source and sensor gains (moment magnitudes) are not independently measurable; we only observe the product of the two.  </w:t>
      </w:r>
      <w:proofErr w:type="gramStart"/>
      <w:r w:rsidR="00F64625">
        <w:t>So</w:t>
      </w:r>
      <w:proofErr w:type="gramEnd"/>
      <w:r w:rsidR="00F64625">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rsidR="00F64625">
        <w:t xml:space="preserve"> </w:t>
      </w:r>
      <w:r w:rsidR="00B36127">
        <w:t>or</w:t>
      </w:r>
      <w:r w:rsidR="00F64625">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rsidR="00F64625">
        <w:t xml:space="preserve"> in</w:t>
      </w:r>
      <w:r w:rsidR="00B36127">
        <w:t xml:space="preserve"> </w:t>
      </w:r>
      <w:r w:rsidR="00B36127">
        <w:fldChar w:fldCharType="begin"/>
      </w:r>
      <w:r w:rsidR="00B36127">
        <w:instrText xml:space="preserve"> REF _Ref84440554 \h </w:instrText>
      </w:r>
      <w:r w:rsidR="00B36127">
        <w:fldChar w:fldCharType="separate"/>
      </w:r>
      <w:r w:rsidR="00003C75">
        <w:t>(</w:t>
      </w:r>
      <w:r w:rsidR="00003C75">
        <w:rPr>
          <w:noProof/>
        </w:rPr>
        <w:t>6</w:t>
      </w:r>
      <w:r w:rsidR="00003C75">
        <w:t>)</w:t>
      </w:r>
      <w:r w:rsidR="00B36127">
        <w:fldChar w:fldCharType="end"/>
      </w:r>
      <w:r w:rsidR="00B36127">
        <w:t>.</w:t>
      </w:r>
      <w:r w:rsidR="00F64625">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rsidR="00F64625">
        <w:t>, attributing all of the system gain to the sensor.</w:t>
      </w:r>
      <w:r w:rsidR="00AB4581">
        <w:t xml:space="preserve"> (</w:t>
      </w:r>
      <w:r w:rsidR="0041579F">
        <w:t>The pattern of forced values may be clearer in</w:t>
      </w:r>
      <w:r w:rsidR="00AB4581">
        <w:t xml:space="preserve"> </w:t>
      </w:r>
      <w:r w:rsidR="00AB4581" w:rsidRPr="0041579F">
        <w:rPr>
          <w:highlight w:val="yellow"/>
        </w:rPr>
        <w:t>Table</w:t>
      </w:r>
      <w:r w:rsidR="0041579F" w:rsidRPr="0041579F">
        <w:rPr>
          <w:highlight w:val="yellow"/>
        </w:rPr>
        <w:t xml:space="preserve"> I</w:t>
      </w:r>
      <w:r w:rsidR="00AB4581">
        <w:t xml:space="preserve"> </w:t>
      </w:r>
      <w:r w:rsidR="0041579F">
        <w:t>sample calibration.)</w:t>
      </w:r>
    </w:p>
    <w:p w14:paraId="1ACB2FC6" w14:textId="0A200E9B" w:rsidR="0019790A" w:rsidRDefault="005E6002" w:rsidP="00E2614F">
      <w:pPr>
        <w:pStyle w:val="Heading1"/>
      </w:pPr>
      <w:r>
        <w:t>Pose solution and</w:t>
      </w:r>
      <w:r w:rsidR="0019790A">
        <w:t xml:space="preserve"> error correction</w:t>
      </w:r>
    </w:p>
    <w:p w14:paraId="6F1F604A" w14:textId="2BF2B54B"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 xml:space="preserve">Some measurement models permit a </w:t>
      </w:r>
      <w:proofErr w:type="gramStart"/>
      <w:r>
        <w:t>closed-form</w:t>
      </w:r>
      <w:proofErr w:type="gramEnd"/>
      <w:r>
        <w:t xml:space="preserve"> pose solution using linear algebra </w:t>
      </w:r>
      <w:r w:rsidRPr="006635E6">
        <w:rPr>
          <w:highlight w:val="yellow"/>
        </w:rPr>
        <w:t>[cite]</w:t>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72207131"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This is particularly true when using an interpolated lookup table </w:t>
      </w:r>
      <w:r w:rsidR="0019790A">
        <w:t xml:space="preserve">[cite </w:t>
      </w:r>
      <w:proofErr w:type="spellStart"/>
      <w:r w:rsidR="0019790A">
        <w:t>Polhemus</w:t>
      </w:r>
      <w:proofErr w:type="spellEnd"/>
      <w:r w:rsidR="0019790A">
        <w:t>, VR work</w:t>
      </w:r>
      <w:r w:rsidR="00E073D0">
        <w:t>].</w:t>
      </w:r>
      <w:r w:rsidR="007F5405">
        <w:t xml:space="preserve"> </w:t>
      </w:r>
    </w:p>
    <w:p w14:paraId="7FA18A7D" w14:textId="7F564E7A"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A00ED9">
        <w:t>. I</w:t>
      </w:r>
      <w:r w:rsidR="00780668">
        <w:t xml:space="preserve">t is fairly low order, so </w:t>
      </w:r>
      <w:r w:rsidR="00A00ED9">
        <w:t>will not over-fit the calibration data, and gives</w:t>
      </w:r>
      <w:r w:rsidR="00780668">
        <w:t xml:space="preserve"> has a stable </w:t>
      </w:r>
      <w:r w:rsidR="00780668">
        <w:t>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E9566F"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228D1A26" w:rsidR="00303935" w:rsidRDefault="00303935" w:rsidP="00303935">
            <w:pPr>
              <w:pStyle w:val="Text"/>
              <w:ind w:firstLine="0"/>
              <w:jc w:val="right"/>
            </w:pPr>
            <w:r>
              <w:t>(</w:t>
            </w:r>
            <w:r w:rsidR="00E9566F">
              <w:fldChar w:fldCharType="begin"/>
            </w:r>
            <w:r w:rsidR="00E9566F">
              <w:instrText xml:space="preserve"> SEQ Equation \* ARABIC </w:instrText>
            </w:r>
            <w:r w:rsidR="00E9566F">
              <w:fldChar w:fldCharType="separate"/>
            </w:r>
            <w:r w:rsidR="00364B41">
              <w:rPr>
                <w:noProof/>
              </w:rPr>
              <w:t>7</w:t>
            </w:r>
            <w:r w:rsidR="00E9566F">
              <w:rPr>
                <w:noProof/>
              </w:rPr>
              <w:fldChar w:fldCharType="end"/>
            </w:r>
            <w:r>
              <w:t>)</w:t>
            </w:r>
          </w:p>
        </w:tc>
      </w:tr>
      <w:tr w:rsidR="00303935" w14:paraId="5C59BF94" w14:textId="77777777" w:rsidTr="00303935">
        <w:tc>
          <w:tcPr>
            <w:tcW w:w="4410" w:type="dxa"/>
            <w:vAlign w:val="center"/>
          </w:tcPr>
          <w:p w14:paraId="2640B2AF" w14:textId="20BFA9B2" w:rsidR="00303935" w:rsidRDefault="00E9566F"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D0753A9"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364B41">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29F8FB5C"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 xml:space="preserve"> </w:t>
      </w:r>
      <w:r w:rsidR="00780668">
        <w:t>(</w:t>
      </w:r>
      <w:r w:rsidR="00EE1032">
        <w:t>although it is known to suffer numeric weakness</w:t>
      </w:r>
      <w:proofErr w:type="gramStart"/>
      <w:r w:rsidR="00780668">
        <w:t>)</w:t>
      </w:r>
      <w:r>
        <w:t>.</w:t>
      </w:r>
      <w:r w:rsidRPr="003532E8">
        <w:rPr>
          <w:highlight w:val="yellow"/>
        </w:rPr>
        <w:t>[</w:t>
      </w:r>
      <w:proofErr w:type="gramEnd"/>
      <w:r w:rsidRPr="003532E8">
        <w:rPr>
          <w:highlight w:val="yellow"/>
        </w:rPr>
        <w:t>cite]</w:t>
      </w:r>
      <w:r w:rsidR="00EE1032">
        <w:t xml:space="preserve"> </w:t>
      </w:r>
      <w:r w:rsidR="00780668">
        <w:t xml:space="preserve">Only position is corrected using this method. </w:t>
      </w:r>
      <w:r>
        <w:t xml:space="preserve">See </w:t>
      </w:r>
      <w:r w:rsidRPr="00CF28C7">
        <w:rPr>
          <w:highlight w:val="yellow"/>
        </w:rPr>
        <w:t>[</w:t>
      </w:r>
      <w:r>
        <w:rPr>
          <w:highlight w:val="yellow"/>
        </w:rPr>
        <w:t>Table II</w:t>
      </w:r>
      <w:r w:rsidRPr="00CF28C7">
        <w:rPr>
          <w:highlight w:val="yellow"/>
        </w:rPr>
        <w:t>]</w:t>
      </w:r>
      <w:r>
        <w:t>.</w:t>
      </w:r>
    </w:p>
    <w:p w14:paraId="0D4F873C" w14:textId="3960E33A" w:rsidR="0058538F" w:rsidRDefault="005964CE" w:rsidP="0058538F">
      <w:pPr>
        <w:pStyle w:val="Heading1"/>
      </w:pPr>
      <w:r>
        <w:t>Characterizing tracker error</w:t>
      </w:r>
    </w:p>
    <w:p w14:paraId="2DD47434" w14:textId="24FD42DA" w:rsidR="00050FB8" w:rsidRDefault="00623E07" w:rsidP="00050FB8">
      <w:pPr>
        <w:pStyle w:val="Text"/>
        <w:rPr>
          <w:rFonts w:ascii="Cambria Math" w:hAnsi="Cambria Math"/>
          <w:iCs/>
        </w:rPr>
      </w:pPr>
      <w:r w:rsidRPr="00050FB8">
        <w:rPr>
          <w:rStyle w:val="TextChar"/>
        </w:rPr>
        <w:t xml:space="preserve">To determine the accuracy of a calibrated EMT we compare the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Pr="00050FB8">
        <w:rPr>
          <w:rStyle w:val="TextChar"/>
        </w:rPr>
        <w:t xml:space="preserve"> to the </w:t>
      </w:r>
      <w:r w:rsidR="00235EA3">
        <w:rPr>
          <w:rStyle w:val="TextChar"/>
        </w:rPr>
        <w:t>true pose</w:t>
      </w:r>
      <w:r w:rsidRPr="00050FB8">
        <w:rPr>
          <w:rStyle w:val="TextChar"/>
        </w:rPr>
        <w:t xml:space="preserve"> </w:t>
      </w:r>
      <m:oMath>
        <m:r>
          <m:rPr>
            <m:sty m:val="bi"/>
          </m:rPr>
          <w:rPr>
            <w:rStyle w:val="TextChar"/>
            <w:rFonts w:ascii="Cambria Math" w:eastAsiaTheme="minorEastAsia" w:hAnsi="Cambria Math"/>
          </w:rPr>
          <m:t>P</m:t>
        </m:r>
      </m:oMath>
      <w:r w:rsidRPr="00050FB8">
        <w:rPr>
          <w:rStyle w:val="TextChar"/>
        </w:rPr>
        <w:t>. We already require a</w:t>
      </w:r>
      <w:r>
        <w:rPr>
          <w:bCs/>
        </w:rPr>
        <w:t xml:space="preserve"> precise positioner to collect the calibration data, so </w:t>
      </w:r>
      <w:r w:rsidR="00050FB8">
        <w:rPr>
          <w:bCs/>
        </w:rPr>
        <w:t xml:space="preserve">precise </w:t>
      </w:r>
      <w:r>
        <w:rPr>
          <w:bCs/>
        </w:rPr>
        <w:t xml:space="preserve">test data </w:t>
      </w:r>
      <w:r w:rsidR="00050FB8">
        <w:rPr>
          <w:bCs/>
        </w:rPr>
        <w:t>is</w:t>
      </w:r>
      <w:r>
        <w:rPr>
          <w:bCs/>
        </w:rPr>
        <w:t xml:space="preserve"> also </w:t>
      </w:r>
      <w:r w:rsidR="00050FB8">
        <w:rPr>
          <w:bCs/>
        </w:rPr>
        <w:t>easily</w:t>
      </w:r>
      <w:r>
        <w:rPr>
          <w:bCs/>
        </w:rPr>
        <w:t xml:space="preserve"> collected</w:t>
      </w:r>
      <w:r w:rsidR="00235EA3">
        <w:rPr>
          <w:bCs/>
        </w:rPr>
        <w:t xml:space="preserve">, however the methods of finding the error are worth clarifying. </w:t>
      </w:r>
      <w:r w:rsidR="00235EA3">
        <w:rPr>
          <w:bCs/>
        </w:rPr>
        <w:fldChar w:fldCharType="begin"/>
      </w:r>
      <w:r w:rsidR="00235EA3">
        <w:rPr>
          <w:bCs/>
        </w:rPr>
        <w:instrText xml:space="preserve"> REF _Ref84519134 \h </w:instrText>
      </w:r>
      <w:r w:rsidR="00235EA3">
        <w:rPr>
          <w:bCs/>
        </w:rPr>
      </w:r>
      <w:r w:rsidR="00235EA3">
        <w:rPr>
          <w:bCs/>
        </w:rPr>
        <w:fldChar w:fldCharType="separate"/>
      </w:r>
      <w:r w:rsidR="00003C75" w:rsidRPr="008C08E1">
        <w:t xml:space="preserve">Fig. </w:t>
      </w:r>
      <w:r w:rsidR="00003C75">
        <w:rPr>
          <w:noProof/>
        </w:rPr>
        <w:t>5</w:t>
      </w:r>
      <w:r w:rsidR="00235EA3">
        <w:rPr>
          <w:bCs/>
        </w:rPr>
        <w:fldChar w:fldCharType="end"/>
      </w:r>
      <w:r w:rsidR="00235EA3">
        <w:rPr>
          <w:bCs/>
        </w:rPr>
        <w:t xml:space="preserve"> </w:t>
      </w:r>
      <w:r w:rsidR="00166780">
        <w:rPr>
          <w:bCs/>
        </w:rPr>
        <w:t xml:space="preserve">is </w:t>
      </w:r>
      <w:r w:rsidR="00235EA3">
        <w:rPr>
          <w:bCs/>
        </w:rPr>
        <w:t xml:space="preserve">a pose diagram of the error kinematics.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2C6C8E">
        <w:rPr>
          <w:rFonts w:ascii="Cambria Math" w:hAnsi="Cambria Math"/>
          <w:b/>
          <w:bCs/>
          <w:iCs/>
        </w:rPr>
        <w:t xml:space="preserve"> </w:t>
      </w:r>
      <w:r w:rsidR="002C6C8E">
        <w:rPr>
          <w:rFonts w:ascii="Cambria Math" w:hAnsi="Cambria Math"/>
          <w:iCs/>
        </w:rPr>
        <w:t xml:space="preserve">is the error of the pose measurement </w:t>
      </w:r>
      <m:oMath>
        <m:acc>
          <m:accPr>
            <m:chr m:val="̃"/>
            <m:ctrlPr>
              <w:rPr>
                <w:rFonts w:ascii="Cambria Math" w:hAnsi="Cambria Math"/>
                <w:b/>
                <w:bCs/>
                <w:i/>
                <w:iCs/>
              </w:rPr>
            </m:ctrlPr>
          </m:accPr>
          <m:e>
            <m:r>
              <m:rPr>
                <m:sty m:val="bi"/>
              </m:rPr>
              <w:rPr>
                <w:rFonts w:ascii="Cambria Math" w:hAnsi="Cambria Math"/>
              </w:rPr>
              <m:t>P</m:t>
            </m:r>
          </m:e>
        </m:acc>
      </m:oMath>
      <w:r w:rsidR="002C6C8E">
        <w:rPr>
          <w:rFonts w:ascii="Cambria Math" w:hAnsi="Cambria Math"/>
          <w:iCs/>
        </w:rPr>
        <w:t xml:space="preserve">, </w:t>
      </w:r>
      <w:proofErr w:type="gramStart"/>
      <w:r w:rsidR="002C6C8E">
        <w:rPr>
          <w:rFonts w:ascii="Cambria Math" w:hAnsi="Cambria Math"/>
          <w:iCs/>
        </w:rPr>
        <w:t>so:</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057B36EF" w:rsidR="002C6C8E" w:rsidRDefault="003A03D3" w:rsidP="003A03D3">
            <w:pPr>
              <w:pStyle w:val="Text"/>
              <w:ind w:firstLine="0"/>
              <w:jc w:val="right"/>
            </w:pPr>
            <w:bookmarkStart w:id="15" w:name="_Ref84522999"/>
            <w:r w:rsidRPr="00551C63">
              <w:t>(</w:t>
            </w:r>
            <w:fldSimple w:instr=" SEQ Equation \* ARABIC ">
              <w:r w:rsidR="00364B41">
                <w:rPr>
                  <w:noProof/>
                </w:rPr>
                <w:t>9</w:t>
              </w:r>
            </w:fldSimple>
            <w:r w:rsidRPr="00551C63">
              <w:t>)</w:t>
            </w:r>
            <w:bookmarkEnd w:id="15"/>
          </w:p>
        </w:tc>
      </w:tr>
    </w:tbl>
    <w:p w14:paraId="22FA7260" w14:textId="77777777" w:rsidR="002C6C8E" w:rsidRPr="002C6C8E" w:rsidRDefault="002C6C8E" w:rsidP="00050FB8">
      <w:pPr>
        <w:pStyle w:val="Text"/>
      </w:pPr>
    </w:p>
    <w:p w14:paraId="7F8728DD" w14:textId="7E300989"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003C75" w:rsidRPr="00B64F42">
        <w:rPr>
          <w:highlight w:val="yellow"/>
        </w:rPr>
        <w:t>(</w:t>
      </w:r>
      <w:r w:rsidR="00003C75">
        <w:rPr>
          <w:noProof/>
          <w:highlight w:val="yellow"/>
        </w:rPr>
        <w:t>9</w:t>
      </w:r>
      <w:r w:rsidR="00003C75" w:rsidRPr="00B64F42">
        <w:rPr>
          <w:highlight w:val="yellow"/>
        </w:rPr>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003C75">
        <w:t>(</w:t>
      </w:r>
      <w:r w:rsidR="00003C75">
        <w:rPr>
          <w:noProof/>
        </w:rPr>
        <w:t>1</w:t>
      </w:r>
      <w:r w:rsidR="00003C7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F36C4A">
        <w:t xml:space="preserve">This </w:t>
      </w:r>
      <w:r w:rsidR="00AF21EB">
        <w:t xml:space="preserve">error </w:t>
      </w:r>
      <w:r w:rsidR="00F36C4A">
        <w:t xml:space="preserve">metric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7BBF66D3" w14:textId="40E03DD4" w:rsidR="00D95521" w:rsidRDefault="00DF0FD6" w:rsidP="003A03D3">
      <w:pPr>
        <w:jc w:val="both"/>
        <w:rPr>
          <w:iCs/>
        </w:rPr>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D95521" w:rsidRPr="00D95521">
        <w:t xml:space="preserve">Fig. </w:t>
      </w:r>
      <w:r w:rsidR="00D95521" w:rsidRPr="00D95521">
        <w:rPr>
          <w:noProof/>
        </w:rPr>
        <w:t>5</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D95521" w:rsidRPr="00D95521">
        <w:t>(</w:t>
      </w:r>
      <w:r w:rsidR="00D95521" w:rsidRPr="00D95521">
        <w:rPr>
          <w:noProof/>
        </w:rPr>
        <w:t>5</w:t>
      </w:r>
      <w:r w:rsidR="00D95521" w:rsidRPr="00D95521">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p w14:paraId="068C95BD" w14:textId="588BE24E" w:rsidR="00590302" w:rsidRDefault="00E9566F" w:rsidP="003A03D3">
      <w:pPr>
        <w:rPr>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13C40BE8"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CF0277" w:rsidRPr="00CF0277">
        <w:rPr>
          <w:highlight w:val="yellow"/>
        </w:rPr>
        <w:t xml:space="preserve"> </w:t>
      </w:r>
      <w:r w:rsidR="00CF0277" w:rsidRPr="00092171">
        <w:rPr>
          <w:highlight w:val="yellow"/>
        </w:rPr>
        <w:t>C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CF0277">
        <w:tc>
          <w:tcPr>
            <w:tcW w:w="4495" w:type="dxa"/>
          </w:tcPr>
          <w:p w14:paraId="066CF85B" w14:textId="4DAB7DEE" w:rsidR="00C26E13" w:rsidRDefault="00E9566F"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35" w:type="dxa"/>
            <w:vAlign w:val="center"/>
          </w:tcPr>
          <w:p w14:paraId="1D807C79" w14:textId="42B40078" w:rsidR="00C26E13" w:rsidRDefault="00364B41" w:rsidP="00CF0277">
            <w:pPr>
              <w:pStyle w:val="Text"/>
              <w:ind w:firstLine="0"/>
              <w:jc w:val="center"/>
            </w:pPr>
            <w:r>
              <w:t>(</w:t>
            </w:r>
            <w:fldSimple w:instr=" SEQ Equation \* ARABIC ">
              <w:r>
                <w:rPr>
                  <w:noProof/>
                </w:rPr>
                <w:t>10</w:t>
              </w:r>
            </w:fldSimple>
            <w:r>
              <w:t>)</w:t>
            </w:r>
          </w:p>
        </w:tc>
      </w:tr>
    </w:tbl>
    <w:p w14:paraId="4042C210" w14:textId="73D6722D" w:rsidR="00CF0277" w:rsidRDefault="002F63FF" w:rsidP="002F63FF">
      <w:pPr>
        <w:pStyle w:val="Text"/>
        <w:ind w:firstLine="0"/>
      </w:pPr>
      <w:r>
        <w:t xml:space="preserve">This can be explained by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t xml:space="preserve"> </w:t>
      </w:r>
      <w:r w:rsidR="00092171">
        <w:t>are</w:t>
      </w:r>
      <w:r>
        <w:t xml:space="preserve"> the standard deviation</w:t>
      </w:r>
      <w:r w:rsidR="00092171">
        <w:t xml:space="preserve">s </w:t>
      </w:r>
      <w:r>
        <w:t xml:space="preserve">of </w:t>
      </w:r>
      <w:r w:rsidR="00092171">
        <w:t>independent</w:t>
      </w:r>
      <w:r>
        <w:t xml:space="preserve"> normally distributed random variable</w:t>
      </w:r>
      <w:r w:rsidR="00092171">
        <w:t>s</w:t>
      </w:r>
      <w:r w:rsidR="00FD64FC">
        <w:t>.</w:t>
      </w:r>
    </w:p>
    <w:p w14:paraId="1FA7B539" w14:textId="2BB9FF91" w:rsidR="00364B41" w:rsidRDefault="00CF0277" w:rsidP="00364B41">
      <w:pPr>
        <w:pStyle w:val="Text"/>
      </w:pPr>
      <w:r>
        <w:t>We wish</w:t>
      </w:r>
      <w:r w:rsidR="00092171">
        <w:t xml:space="preserve"> to find</w:t>
      </w:r>
      <w:r w:rsidR="00404B01">
        <w:t xml:space="preserve"> the uncertainty of the </w:t>
      </w:r>
      <m:oMath>
        <m:acc>
          <m:accPr>
            <m:chr m:val="̃"/>
            <m:ctrlPr>
              <w:rPr>
                <w:rFonts w:ascii="Cambria Math" w:hAnsi="Cambria Math"/>
                <w:b/>
                <w:bCs/>
                <w:i/>
                <w:iCs/>
              </w:rPr>
            </m:ctrlPr>
          </m:accPr>
          <m:e>
            <m:r>
              <m:rPr>
                <m:sty m:val="bi"/>
              </m:rPr>
              <w:rPr>
                <w:rFonts w:ascii="Cambria Math" w:hAnsi="Cambria Math"/>
              </w:rPr>
              <m:t>P</m:t>
            </m:r>
          </m:e>
        </m:acc>
      </m:oMath>
      <w:r w:rsidR="00404B01">
        <w:rPr>
          <w:b/>
          <w:bCs/>
          <w:iCs/>
        </w:rPr>
        <w:t xml:space="preserve"> </w:t>
      </w:r>
      <w:r w:rsidR="00404B01">
        <w:rPr>
          <w:iCs/>
        </w:rPr>
        <w:t>pose measurement</w:t>
      </w:r>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73180E">
        <w:t xml:space="preserve">If we knew the true </w:t>
      </w:r>
      <w:proofErr w:type="gramStart"/>
      <w:r w:rsidR="0073180E">
        <w:t>error</w:t>
      </w:r>
      <w:proofErr w:type="gramEnd"/>
      <w:r w:rsidR="0073180E">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then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uncertainty estimate from the statistics of the av</w:t>
      </w:r>
      <w:r w:rsidR="0073180E">
        <w:t xml:space="preserve">ailabl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3219E13" w:rsidR="00BB2AB8" w:rsidRDefault="00364B41" w:rsidP="00BB2AB8">
            <w:pPr>
              <w:pStyle w:val="Text"/>
              <w:ind w:firstLine="0"/>
              <w:jc w:val="right"/>
            </w:pPr>
            <w:bookmarkStart w:id="16" w:name="_Ref85091451"/>
            <w:r>
              <w:t>(</w:t>
            </w:r>
            <w:fldSimple w:instr=" SEQ Equation \* ARABIC ">
              <w:r>
                <w:rPr>
                  <w:noProof/>
                </w:rPr>
                <w:t>11</w:t>
              </w:r>
            </w:fldSimple>
            <w:r>
              <w:t>)</w:t>
            </w:r>
            <w:bookmarkEnd w:id="16"/>
          </w:p>
        </w:tc>
      </w:tr>
    </w:tbl>
    <w:p w14:paraId="27100FAF" w14:textId="2DD8E6F4" w:rsidR="003442EA" w:rsidRDefault="001F022B" w:rsidP="001F022B">
      <w:pPr>
        <w:pStyle w:val="Heading2"/>
      </w:pPr>
      <w:r>
        <w:t>Systematic and random error</w:t>
      </w:r>
    </w:p>
    <w:p w14:paraId="4FAA64DA" w14:textId="4D6C7A4C"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w:t>
      </w:r>
      <w:r w:rsidR="001D645F" w:rsidRPr="001D645F">
        <w:rPr>
          <w:iCs/>
        </w:rPr>
        <w:t>systematic</w:t>
      </w:r>
      <w:r w:rsidR="001D645F" w:rsidRPr="001D645F">
        <w:rPr>
          <w:iCs/>
        </w:rPr>
        <w:t xml:space="preserve">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w:t>
      </w:r>
      <w:r w:rsidR="00E65534">
        <w:rPr>
          <w:iCs/>
        </w:rPr>
        <w:t xml:space="preserve">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E65534">
        <w:t>(</w:t>
      </w:r>
      <w:r w:rsidR="00E65534">
        <w:rPr>
          <w:noProof/>
        </w:rPr>
        <w:t>11</w:t>
      </w:r>
      <w:r w:rsidR="00E65534">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E65534">
        <w:t>(</w:t>
      </w:r>
      <w:r w:rsidR="00E65534">
        <w:rPr>
          <w:noProof/>
        </w:rPr>
        <w:t>11</w:t>
      </w:r>
      <w:r w:rsidR="00E65534">
        <w:t>)</w:t>
      </w:r>
      <w:r w:rsidR="00E65534">
        <w:fldChar w:fldCharType="end"/>
      </w:r>
      <w:r w:rsidR="00E65534">
        <w:t xml:space="preserve"> remains </w:t>
      </w:r>
      <w:r w:rsidR="00B458F8">
        <w:t>reasonable</w:t>
      </w:r>
      <w:r w:rsidR="00E65534">
        <w:t xml:space="preserve"> </w:t>
      </w:r>
      <w:r w:rsidR="00B458F8">
        <w:t>since</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090E34D7"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then this effect is invisible</w:t>
      </w:r>
      <w:r w:rsidR="003D3791">
        <w:t>. A lower order model may appear to give worse error, yet actually be more accurate.</w:t>
      </w:r>
    </w:p>
    <w:p w14:paraId="155EC2CF" w14:textId="61E0296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 xml:space="preserve">does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5441F8C"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w:t>
      </w:r>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2A2DF44F" w14:textId="14AFA7F4" w:rsidR="005964CE" w:rsidRDefault="005964CE" w:rsidP="005964CE">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12F8B70">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7777777" w:rsidR="005964CE" w:rsidRDefault="005964CE" w:rsidP="005964CE">
                              <w:pPr>
                                <w:pStyle w:val="FigureCaption"/>
                              </w:pPr>
                              <w:bookmarkStart w:id="17" w:name="_Ref84435145"/>
                              <w:r>
                                <w:t xml:space="preserve">Fig. </w:t>
                              </w:r>
                              <w:fldSimple w:instr=" SEQ Figure \* ARABIC ">
                                <w:r>
                                  <w:rPr>
                                    <w:noProof/>
                                  </w:rPr>
                                  <w:t>3</w:t>
                                </w:r>
                              </w:fldSimple>
                              <w:bookmarkEnd w:id="17"/>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0;margin-top:.4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7777777" w:rsidR="005964CE" w:rsidRDefault="005964CE" w:rsidP="005964CE">
                        <w:pPr>
                          <w:pStyle w:val="FigureCaption"/>
                        </w:pPr>
                        <w:bookmarkStart w:id="18" w:name="_Ref84435145"/>
                        <w:r>
                          <w:t xml:space="preserve">Fig. </w:t>
                        </w:r>
                        <w:fldSimple w:instr=" SEQ Figure \* ARABIC ">
                          <w:r>
                            <w:rPr>
                              <w:noProof/>
                            </w:rPr>
                            <w:t>3</w:t>
                          </w:r>
                        </w:fldSimple>
                        <w:bookmarkEnd w:id="18"/>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t xml:space="preserve">Fig. </w:t>
      </w:r>
      <w:r>
        <w:rPr>
          <w:noProof/>
        </w:rPr>
        <w:t>3</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w:t>
      </w:r>
      <w:r>
        <w:rPr>
          <w:rFonts w:eastAsiaTheme="minorEastAsia"/>
          <w:iCs/>
        </w:rPr>
        <w:lastRenderedPageBreak/>
        <w:t xml:space="preserve">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t xml:space="preserve">Fig. </w:t>
      </w:r>
      <w:r>
        <w:rPr>
          <w:noProof/>
        </w:rPr>
        <w:t>4</w:t>
      </w:r>
      <w:r>
        <w:rPr>
          <w:highlight w:val="yellow"/>
        </w:rPr>
        <w:fldChar w:fldCharType="end"/>
      </w: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6ACC93AE">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77777777" w:rsidR="005964CE" w:rsidRDefault="005964CE" w:rsidP="005964CE">
                              <w:pPr>
                                <w:pStyle w:val="FigureCaption"/>
                              </w:pPr>
                              <w:bookmarkStart w:id="19" w:name="_Ref84435529"/>
                              <w:r>
                                <w:t xml:space="preserve">Fig. </w:t>
                              </w:r>
                              <w:fldSimple w:instr=" SEQ Figure \* ARABIC ">
                                <w:r>
                                  <w:rPr>
                                    <w:noProof/>
                                  </w:rPr>
                                  <w:t>4</w:t>
                                </w:r>
                              </w:fldSimple>
                              <w:bookmarkEnd w:id="19"/>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80534F0" id="_x0000_s1103" editas="canvas" style="position:absolute;left:0;text-align:left;margin-left:268.6pt;margin-top:1.65pt;width:252pt;height:242.8pt;z-index:251699200;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" o:allowoverlap="f">
                <v:shape id="_x0000_s1104" type="#_x0000_t75" style="position:absolute;width:32004;height:30835;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77777777" w:rsidR="005964CE" w:rsidRDefault="005964CE" w:rsidP="005964CE">
                        <w:pPr>
                          <w:pStyle w:val="FigureCaption"/>
                        </w:pPr>
                        <w:bookmarkStart w:id="20" w:name="_Ref84435529"/>
                        <w:r>
                          <w:t xml:space="preserve">Fig. </w:t>
                        </w:r>
                        <w:fldSimple w:instr=" SEQ Figure \* ARABIC ">
                          <w:r>
                            <w:rPr>
                              <w:noProof/>
                            </w:rPr>
                            <w:t>4</w:t>
                          </w:r>
                        </w:fldSimple>
                        <w:bookmarkEnd w:id="20"/>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w:t>
      </w:r>
      <w:r w:rsidR="00C30245">
        <w:t xml:space="preserve">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242720B2" w14:textId="77777777" w:rsidR="009849C7" w:rsidRDefault="00C30245" w:rsidP="005964CE">
      <w:pPr>
        <w:pStyle w:val="Text"/>
        <w:rPr>
          <w:bCs/>
          <w:szCs w:val="22"/>
        </w:rPr>
      </w:pPr>
      <w:r>
        <w:t xml:space="preserve">We wish to minimize the stage error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Pr>
          <w:bCs/>
        </w:rPr>
        <w:t xml:space="preserve">, and we must also estimate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Pr>
          <w:bCs/>
          <w:szCs w:val="22"/>
        </w:rPr>
        <w:t xml:space="preserve">, the uncertainty of the stage position. </w:t>
      </w:r>
    </w:p>
    <w:p w14:paraId="31CAF410" w14:textId="6230D867" w:rsidR="00C30245" w:rsidRDefault="00C30245" w:rsidP="005964CE">
      <w:pPr>
        <w:pStyle w:val="Text"/>
        <w:rPr>
          <w:bCs/>
          <w:szCs w:val="22"/>
        </w:rPr>
      </w:pPr>
      <w:r>
        <w:rPr>
          <w:bCs/>
          <w:szCs w:val="22"/>
        </w:rPr>
        <w:t xml:space="preserve">The magnetic isolation pole </w:t>
      </w:r>
      <w:r w:rsidR="002347DB">
        <w:rPr>
          <w:bCs/>
          <w:szCs w:val="22"/>
        </w:rPr>
        <w:t>has a large 0.7 m moment which converts</w:t>
      </w:r>
      <w:r w:rsidR="009849C7">
        <w:rPr>
          <w:bCs/>
          <w:szCs w:val="22"/>
        </w:rPr>
        <w:t xml:space="preserve"> any</w:t>
      </w:r>
      <w:r w:rsidR="002347DB">
        <w:rPr>
          <w:bCs/>
          <w:szCs w:val="22"/>
        </w:rPr>
        <w:t xml:space="preserve"> </w:t>
      </w:r>
      <w:r w:rsidR="009849C7">
        <w:rPr>
          <w:bCs/>
          <w:szCs w:val="22"/>
        </w:rPr>
        <w:t xml:space="preserve">off-axis </w:t>
      </w:r>
      <w:r w:rsidR="002347DB">
        <w:rPr>
          <w:bCs/>
          <w:szCs w:val="22"/>
        </w:rPr>
        <w:t xml:space="preserve">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2347DB">
        <w:rPr>
          <w:bCs/>
          <w:szCs w:val="22"/>
        </w:rPr>
        <w:t xml:space="preserve"> </w:t>
      </w:r>
      <w:r w:rsidR="009849C7">
        <w:rPr>
          <w:bCs/>
          <w:szCs w:val="22"/>
        </w:rPr>
        <w:t xml:space="preserve">motion </w:t>
      </w:r>
      <w:r w:rsidR="002347DB">
        <w:rPr>
          <w:bCs/>
          <w:szCs w:val="22"/>
        </w:rPr>
        <w:t xml:space="preserve">into </w:t>
      </w:r>
      <w:r w:rsidR="009849C7">
        <w:rPr>
          <w:bCs/>
          <w:szCs w:val="22"/>
        </w:rPr>
        <w:t xml:space="preserve">XY </w:t>
      </w:r>
      <w:r w:rsidR="002347DB">
        <w:rPr>
          <w:bCs/>
          <w:szCs w:val="22"/>
        </w:rPr>
        <w:t>position error</w:t>
      </w:r>
    </w:p>
    <w:p w14:paraId="3A285153" w14:textId="77777777" w:rsidR="009849C7" w:rsidRDefault="009849C7" w:rsidP="005964CE">
      <w:pPr>
        <w:pStyle w:val="Text"/>
        <w:rPr>
          <w:bCs/>
          <w:szCs w:val="22"/>
        </w:rPr>
      </w:pPr>
    </w:p>
    <w:p w14:paraId="11895012" w14:textId="480B7095" w:rsidR="002347DB" w:rsidRDefault="002347DB" w:rsidP="005964CE">
      <w:pPr>
        <w:pStyle w:val="Text"/>
      </w:pPr>
      <w:r>
        <w:rPr>
          <w:bCs/>
          <w:szCs w:val="22"/>
        </w:rPr>
        <w:t xml:space="preserve">The stage components are Parker Daedal </w:t>
      </w:r>
      <w:r w:rsidRPr="002347DB">
        <w:rPr>
          <w:bCs/>
          <w:szCs w:val="22"/>
        </w:rPr>
        <w:t>806004CT</w:t>
      </w:r>
      <w:r>
        <w:rPr>
          <w:bCs/>
          <w:szCs w:val="22"/>
        </w:rPr>
        <w:t xml:space="preserve"> (Z axis), </w:t>
      </w:r>
      <w:r w:rsidRPr="002347DB">
        <w:rPr>
          <w:bCs/>
          <w:szCs w:val="22"/>
        </w:rPr>
        <w:t>310062AT</w:t>
      </w:r>
      <w:r>
        <w:rPr>
          <w:bCs/>
          <w:szCs w:val="22"/>
        </w:rPr>
        <w:t xml:space="preserve"> (XY axes), and </w:t>
      </w:r>
      <w:r w:rsidRPr="002347DB">
        <w:rPr>
          <w:bCs/>
          <w:szCs w:val="22"/>
        </w:rPr>
        <w:t>20801RT</w:t>
      </w:r>
      <w:r>
        <w:rPr>
          <w:bCs/>
          <w:szCs w:val="22"/>
        </w:rPr>
        <w:t xml:space="preserve"> (R</w:t>
      </w:r>
      <w:r w:rsidRPr="002347DB">
        <w:rPr>
          <w:bCs/>
          <w:szCs w:val="22"/>
          <w:vertAlign w:val="subscript"/>
        </w:rPr>
        <w:t>z</w:t>
      </w:r>
      <w:r>
        <w:rPr>
          <w:bCs/>
          <w:szCs w:val="22"/>
        </w:rPr>
        <w:t xml:space="preserve"> axis).</w:t>
      </w:r>
      <w:r w:rsidR="00A1782F">
        <w:rPr>
          <w:bCs/>
          <w:szCs w:val="22"/>
        </w:rPr>
        <w:t xml:space="preserve"> These are driven by closed loop </w:t>
      </w:r>
      <w:proofErr w:type="spellStart"/>
      <w:r w:rsidR="00A1782F">
        <w:rPr>
          <w:bCs/>
          <w:szCs w:val="22"/>
        </w:rPr>
        <w:t>microstepping</w:t>
      </w:r>
      <w:proofErr w:type="spellEnd"/>
      <w:r w:rsidR="00A1782F">
        <w:rPr>
          <w:bCs/>
          <w:szCs w:val="22"/>
        </w:rPr>
        <w:t xml:space="preserve"> motors with 6400 count encoders. The nominal resolution </w:t>
      </w:r>
      <w:r w:rsidR="00A1782F" w:rsidRPr="005F59FD">
        <w:rPr>
          <w:bCs/>
          <w:szCs w:val="22"/>
        </w:rPr>
        <w:t xml:space="preserve">of 0.8 </w:t>
      </w:r>
      <w:r w:rsidR="00A1782F" w:rsidRPr="005F59FD">
        <w:rPr>
          <w:rFonts w:cstheme="minorHAnsi"/>
        </w:rPr>
        <w:t>µm</w:t>
      </w:r>
      <w:r w:rsidR="00A1782F" w:rsidRPr="005F59FD">
        <w:rPr>
          <w:rFonts w:cstheme="minorHAnsi"/>
        </w:rPr>
        <w:t xml:space="preserve"> and 5.4 </w:t>
      </w:r>
      <w:r w:rsidR="00A1782F" w:rsidRPr="005F59FD">
        <w:rPr>
          <w:rFonts w:cstheme="minorHAnsi"/>
        </w:rPr>
        <w:t>µ</w:t>
      </w:r>
      <w:r w:rsidR="00A1782F" w:rsidRPr="005F59FD">
        <w:rPr>
          <w:rFonts w:cstheme="minorHAnsi"/>
        </w:rPr>
        <w:t>rad, but</w:t>
      </w:r>
      <w:r w:rsidR="00A1782F">
        <w:rPr>
          <w:rFonts w:cstheme="minorHAnsi"/>
        </w:rPr>
        <w:t xml:space="preserve"> actual position error is far larger.</w:t>
      </w:r>
    </w:p>
    <w:p w14:paraId="1BCF14D3" w14:textId="77777777" w:rsidR="007E3B5D" w:rsidRDefault="007E3B5D" w:rsidP="005964CE">
      <w:pPr>
        <w:pStyle w:val="Text"/>
      </w:pPr>
    </w:p>
    <w:p w14:paraId="2165F386" w14:textId="77777777" w:rsidR="007E3B5D" w:rsidRDefault="007E3B5D" w:rsidP="007E3B5D">
      <w:pPr>
        <w:pStyle w:val="Text"/>
      </w:pPr>
      <w:r w:rsidRPr="00CB0C9C">
        <w:rPr>
          <w:highlight w:val="yellow"/>
        </w:rPr>
        <w:t>[pictures, more details of stage, fixtures, discussion of using surface plates and machining measurement tools</w:t>
      </w:r>
      <w:r>
        <w:rPr>
          <w:highlight w:val="yellow"/>
        </w:rPr>
        <w:t>, move with backlash, stage performance test stats?</w:t>
      </w:r>
      <w:r w:rsidRPr="00CB0C9C">
        <w:rPr>
          <w:highlight w:val="yellow"/>
        </w:rPr>
        <w:t>]</w:t>
      </w:r>
    </w:p>
    <w:p w14:paraId="5CE9967D" w14:textId="6F883584" w:rsidR="005964CE" w:rsidRDefault="005964CE" w:rsidP="00050FB8">
      <w:pPr>
        <w:pStyle w:val="Text"/>
        <w:rPr>
          <w:bCs/>
        </w:rPr>
      </w:pP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190F932F" w14:textId="3A405884" w:rsidR="005F59FD" w:rsidRDefault="005F59FD" w:rsidP="005F59FD">
      <w:pPr>
        <w:pStyle w:val="Text"/>
      </w:pPr>
      <w:r w:rsidRPr="007059A8">
        <w:rPr>
          <w:highlight w:val="yellow"/>
        </w:rPr>
        <w:t>[fixture position thumbnail pictures]</w:t>
      </w:r>
      <w:r>
        <w:t xml:space="preserve">  </w:t>
      </w:r>
    </w:p>
    <w:p w14:paraId="73A56361" w14:textId="4CEB6BB5"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e sensor fixture has three orientations, so that each axis of the sensor is successively aligned with the stag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axis.  This pattern is collected in each of the source and sensor fixture rotations. There are four source fixtures and three sensor fixtures. </w:t>
      </w:r>
    </w:p>
    <w:p w14:paraId="2A2E626F" w14:textId="4DA7E62A"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E</w:t>
      </w:r>
      <w:r w:rsidR="00050FB8">
        <w:t>ven with 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3062AD6E"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A00ED9" w:rsidRPr="00A00ED9">
        <w:rPr>
          <w:highlight w:val="yellow"/>
        </w:rPr>
        <w:t>[cite]</w:t>
      </w:r>
      <w:r>
        <w:t xml:space="preserve"> 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6F91AA6D" w14:textId="1ED4DDEB" w:rsidR="00FD1F94" w:rsidRPr="00C246B5" w:rsidRDefault="00FD1F94" w:rsidP="00C246B5">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343357">
        <w:t xml:space="preserve">This is a fairly large 17x15x14 mm sensor, which improves the signal to noise ratio. </w:t>
      </w:r>
      <w:r>
        <w:t xml:space="preserve">While we have characterized performance with a variety of sensors, we find that </w:t>
      </w:r>
      <w:r w:rsidR="00A00ED9">
        <w:t>with</w:t>
      </w:r>
      <w:r>
        <w:t xml:space="preserve"> its smaller size relative to the source, the sensor has less effect on the accuracy. </w:t>
      </w:r>
      <w:r w:rsidR="00A00ED9">
        <w:t xml:space="preserve">Using only one sensor </w:t>
      </w:r>
      <w:r>
        <w:t>simplifies our presentation.</w:t>
      </w:r>
    </w:p>
    <w:p w14:paraId="74639AFA" w14:textId="7E2C2AD2" w:rsidR="00C246B5" w:rsidRDefault="00022840" w:rsidP="00F36AC5">
      <w:pPr>
        <w:ind w:firstLine="202"/>
        <w:jc w:val="both"/>
      </w:pPr>
      <w:r>
        <w:rPr>
          <w:noProof/>
        </w:rPr>
        <w:lastRenderedPageBreak/>
        <mc:AlternateContent>
          <mc:Choice Requires="wpc">
            <w:drawing>
              <wp:anchor distT="0" distB="0" distL="114300" distR="114300" simplePos="0" relativeHeight="251673600" behindDoc="0" locked="0" layoutInCell="1" allowOverlap="0" wp14:anchorId="65840BF0" wp14:editId="127C16E1">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28075B26" w:rsidR="001742D3" w:rsidRDefault="001742D3" w:rsidP="001742D3">
                              <w:pPr>
                                <w:pStyle w:val="FigureCaption"/>
                              </w:pPr>
                              <w:r>
                                <w:t xml:space="preserve">Fig. </w:t>
                              </w:r>
                              <w:fldSimple w:instr=" SEQ Figure \* ARABIC ">
                                <w:r w:rsidR="00003C75">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" o:allowoverlap="f">
                <v:shape id="_x0000_s1120" type="#_x0000_t75" style="position:absolute;width:32004;height:23406;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28075B26" w:rsidR="001742D3" w:rsidRDefault="001742D3" w:rsidP="001742D3">
                        <w:pPr>
                          <w:pStyle w:val="FigureCaption"/>
                        </w:pPr>
                        <w:r>
                          <w:t xml:space="preserve">Fig. </w:t>
                        </w:r>
                        <w:fldSimple w:instr=" SEQ Figure \* ARABIC ">
                          <w:r w:rsidR="00003C75">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D1F87CB"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 </w:t>
      </w:r>
      <w:r w:rsidRPr="00610F76">
        <w:rPr>
          <w:highlight w:val="yellow"/>
        </w:rPr>
        <w:t>[cite</w:t>
      </w:r>
      <w:proofErr w:type="gramStart"/>
      <w:r w:rsidRPr="00610F76">
        <w:rPr>
          <w:highlight w:val="yellow"/>
        </w:rPr>
        <w:t>]</w:t>
      </w:r>
      <w:r w:rsidRPr="004254E4">
        <w:rPr>
          <w:noProof/>
        </w:rPr>
        <w:t xml:space="preserve"> </w:t>
      </w:r>
      <w:r w:rsidRPr="0097722A">
        <w:rPr>
          <w:rFonts w:eastAsiaTheme="minorEastAsia" w:cstheme="minorHAnsi"/>
          <w:highlight w:val="yellow"/>
        </w:rPr>
        <w:t>?</w:t>
      </w:r>
      <w:proofErr w:type="gramEnd"/>
      <w:r w:rsidRPr="0097722A">
        <w:rPr>
          <w:rFonts w:eastAsiaTheme="minorEastAsia" w:cstheme="minorHAnsi"/>
          <w:highlight w:val="yellow"/>
        </w:rPr>
        <w:t xml:space="preserve">??. </w:t>
      </w:r>
    </w:p>
    <w:p w14:paraId="3C43EA65" w14:textId="32762665"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56C81FDB"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proofErr w:type="gramStart"/>
      <w:r w:rsidRPr="00E53565">
        <w:rPr>
          <w:rFonts w:eastAsiaTheme="minorEastAsia"/>
        </w:rPr>
        <w:t>),</w:t>
      </w:r>
      <w:r>
        <w:rPr>
          <w:rFonts w:eastAsiaTheme="minorEastAsia"/>
        </w:rPr>
        <w:t xml:space="preserve"> and</w:t>
      </w:r>
      <w:proofErr w:type="gramEnd"/>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w:t>
      </w:r>
      <w:r w:rsidRPr="00B10735">
        <w:t>Also, the data may include source fixture motion, or may only use a single source fixture (sensor always on the same side of the source).</w:t>
      </w:r>
    </w:p>
    <w:p w14:paraId="06675D85" w14:textId="1FFEDD45" w:rsidR="007335FF" w:rsidRPr="007335FF" w:rsidRDefault="00A53085" w:rsidP="00A530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044FB3D9">
                <wp:simplePos x="0" y="0"/>
                <wp:positionH relativeFrom="column">
                  <wp:posOffset>-3091289</wp:posOffset>
                </wp:positionH>
                <wp:positionV relativeFrom="paragraph">
                  <wp:posOffset>4962747</wp:posOffset>
                </wp:positionV>
                <wp:extent cx="6355080" cy="1088390"/>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136F8CD1" w14:textId="5488B6CA"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1F022B">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27" type="#_x0000_t202" style="position:absolute;left:0;text-align:left;margin-left:-243.4pt;margin-top:390.75pt;width:500.4pt;height:85.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" o:allowoverlap="f" stroked="f">
                <v:textbox>
                  <w:txbxContent>
                    <w:p w14:paraId="1B9B37CB" w14:textId="77777777" w:rsidR="00FF7263" w:rsidRDefault="00FF7263" w:rsidP="00FF7263">
                      <w:pPr>
                        <w:pStyle w:val="TableTitle"/>
                      </w:pPr>
                      <w:r>
                        <w:t>Table I</w:t>
                      </w:r>
                    </w:p>
                    <w:p w14:paraId="136F8CD1" w14:textId="5488B6CA"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1F022B">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v:textbox>
                <w10:wrap type="topAndBottom"/>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003C75">
        <w:t>(</w:t>
      </w:r>
      <w:r w:rsidR="00003C75">
        <w:rPr>
          <w:noProof/>
        </w:rPr>
        <w:t>4</w:t>
      </w:r>
      <w:r w:rsidR="00003C75">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1B7AAA">
        <w:fldChar w:fldCharType="begin"/>
      </w:r>
      <w:r w:rsidR="001B7AAA">
        <w:instrText xml:space="preserve"> REF _Ref84418740 \r \h </w:instrText>
      </w:r>
      <w:r w:rsidR="001B7AAA">
        <w:fldChar w:fldCharType="separate"/>
      </w:r>
      <w:r w:rsidR="00003C75">
        <w:rPr>
          <w:b/>
          <w:bCs/>
        </w:rPr>
        <w:t>Error! Reference source not found.</w:t>
      </w:r>
      <w:r w:rsidR="001B7AAA">
        <w:fldChar w:fldCharType="end"/>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4802E36A" w14:textId="29E19F0C" w:rsidR="00A53085" w:rsidRPr="00A53085" w:rsidRDefault="00A53085" w:rsidP="00A53085">
      <w:pPr>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6CABA0BA">
                <wp:simplePos x="0" y="0"/>
                <wp:positionH relativeFrom="column">
                  <wp:posOffset>280</wp:posOffset>
                </wp:positionH>
                <wp:positionV relativeFrom="paragraph">
                  <wp:posOffset>1419696</wp:posOffset>
                </wp:positionV>
                <wp:extent cx="3199765" cy="2753995"/>
                <wp:effectExtent l="0" t="0" r="635" b="825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40005" y="2376294"/>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44B46325" w:rsidR="00BB35AB" w:rsidRPr="00B376F6" w:rsidRDefault="00BB35AB" w:rsidP="00BB35AB">
                              <w:pPr>
                                <w:pStyle w:val="FigureCaption"/>
                              </w:pPr>
                              <w:r>
                                <w:t xml:space="preserve">Fig. </w:t>
                              </w:r>
                              <w:fldSimple w:instr=" SEQ Figure \* ARABIC ">
                                <w:r w:rsidR="00003C75">
                                  <w:rPr>
                                    <w:noProof/>
                                  </w:rPr>
                                  <w:t>7</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8" editas="canvas" style="position:absolute;margin-left:0;margin-top:111.8pt;width:251.95pt;height:216.85pt;z-index:251685888;mso-height-relative:margin" coordsize="31997,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" o:allowoverlap="f">
                <v:shape id="_x0000_s1129" type="#_x0000_t75" style="position:absolute;width:31997;height:27539;visibility:visible;mso-wrap-style:square">
                  <v:fill o:detectmouseclick="t"/>
                  <v:path o:connecttype="none"/>
                </v:shape>
                <v:shape id="Picture 85" o:spid="_x0000_s113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31" type="#_x0000_t202" style="position:absolute;left:400;top:23762;width:31597;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44B46325" w:rsidR="00BB35AB" w:rsidRPr="00B376F6" w:rsidRDefault="00BB35AB" w:rsidP="00BB35AB">
                        <w:pPr>
                          <w:pStyle w:val="FigureCaption"/>
                        </w:pPr>
                        <w:r>
                          <w:t xml:space="preserve">Fig. </w:t>
                        </w:r>
                        <w:fldSimple w:instr=" SEQ Figure \* ARABIC ">
                          <w:r w:rsidR="00003C75">
                            <w:rPr>
                              <w:noProof/>
                            </w:rPr>
                            <w:t>7</w:t>
                          </w:r>
                        </w:fldSimple>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v:textbox>
                </v:shape>
                <w10:wrap type="topAndBottom"/>
              </v:group>
            </w:pict>
          </mc:Fallback>
        </mc:AlternateContent>
      </w:r>
      <w:r w:rsidRPr="00A53085">
        <w:rPr>
          <w:rFonts w:eastAsiaTheme="minorEastAsia"/>
          <w:highlight w:val="yellow"/>
        </w:rPr>
        <w:t>Blah blah fig. 6</w:t>
      </w:r>
    </w:p>
    <w:p w14:paraId="1771D366" w14:textId="311C2EF5" w:rsidR="007647B2" w:rsidRDefault="001431C2" w:rsidP="00132EB4">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4F9F5724">
                <wp:simplePos x="0" y="0"/>
                <wp:positionH relativeFrom="margin">
                  <wp:posOffset>812</wp:posOffset>
                </wp:positionH>
                <wp:positionV relativeFrom="paragraph">
                  <wp:posOffset>-290488</wp:posOffset>
                </wp:positionV>
                <wp:extent cx="6355080" cy="160528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60528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1F924A3C" w14:textId="3DA17713" w:rsidR="00003C75"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1F022B">
                              <w:instrText xml:space="preserve">Excel.Sheet.12 C:\\Users\\robma\\Documents\\Work\\ilemt_papers\\calibration\\table1_concentric_vs_dipole.xlsx Table1!R1C1:R6C9 </w:instrText>
                            </w:r>
                            <w:r w:rsidR="00CD43D5">
                              <w:instrText xml:space="preserve">\a \f 4 \h </w:instrText>
                            </w:r>
                            <w:r w:rsidR="00CD43D5">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003C75" w:rsidRPr="00003C75" w14:paraId="7555632B" w14:textId="77777777" w:rsidTr="00003C75">
                              <w:trPr>
                                <w:divId w:val="265382874"/>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41BAB23" w14:textId="67CF879C" w:rsidR="00003C75" w:rsidRPr="00003C75" w:rsidRDefault="00003C75" w:rsidP="00003C75">
                                  <w:pPr>
                                    <w:jc w:val="center"/>
                                    <w:rPr>
                                      <w:color w:val="000000"/>
                                      <w:sz w:val="16"/>
                                      <w:szCs w:val="16"/>
                                    </w:rPr>
                                  </w:pPr>
                                  <w:r w:rsidRPr="00003C75">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48125DF" w14:textId="77777777" w:rsidR="00003C75" w:rsidRPr="00003C75" w:rsidRDefault="00003C75" w:rsidP="00003C75">
                                  <w:pPr>
                                    <w:jc w:val="center"/>
                                    <w:rPr>
                                      <w:color w:val="000000"/>
                                      <w:sz w:val="16"/>
                                      <w:szCs w:val="16"/>
                                    </w:rPr>
                                  </w:pPr>
                                  <w:r w:rsidRPr="00003C75">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96B2C8" w14:textId="77777777" w:rsidR="00003C75" w:rsidRPr="00003C75" w:rsidRDefault="00003C75" w:rsidP="00003C75">
                                  <w:pPr>
                                    <w:jc w:val="center"/>
                                    <w:rPr>
                                      <w:color w:val="000000"/>
                                      <w:sz w:val="16"/>
                                      <w:szCs w:val="16"/>
                                    </w:rPr>
                                  </w:pPr>
                                  <w:r w:rsidRPr="00003C75">
                                    <w:rPr>
                                      <w:color w:val="000000"/>
                                      <w:sz w:val="16"/>
                                      <w:szCs w:val="16"/>
                                    </w:rPr>
                                    <w:t>Concentric source</w:t>
                                  </w:r>
                                </w:p>
                              </w:tc>
                            </w:tr>
                            <w:tr w:rsidR="00003C75" w:rsidRPr="00003C75" w14:paraId="76E8AC70"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67CA5185" w14:textId="77777777" w:rsidR="00003C75" w:rsidRPr="00003C75" w:rsidRDefault="00003C75" w:rsidP="00003C75">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57A6408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2006FD8C"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739B0A9"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B3B243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94D571F"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572C44D0" w14:textId="77777777" w:rsidR="00003C75" w:rsidRPr="00003C75" w:rsidRDefault="00003C75" w:rsidP="00003C75">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858D0C7"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24E4DBD"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10937A1"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09A811E1"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FC297EB"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374AC82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AEE037F"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808EBD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1B2F7577"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2714384C" w14:textId="77777777" w:rsidR="00003C75" w:rsidRPr="00003C75" w:rsidRDefault="00003C75" w:rsidP="00003C75">
                                  <w:pPr>
                                    <w:jc w:val="center"/>
                                    <w:rPr>
                                      <w:color w:val="000000"/>
                                      <w:sz w:val="16"/>
                                      <w:szCs w:val="16"/>
                                    </w:rPr>
                                  </w:pPr>
                                  <w:r w:rsidRPr="00003C75">
                                    <w:rPr>
                                      <w:color w:val="000000"/>
                                      <w:sz w:val="16"/>
                                      <w:szCs w:val="16"/>
                                    </w:rPr>
                                    <w:t>(default)</w:t>
                                  </w:r>
                                </w:p>
                              </w:tc>
                              <w:tc>
                                <w:tcPr>
                                  <w:tcW w:w="840" w:type="dxa"/>
                                  <w:tcBorders>
                                    <w:top w:val="nil"/>
                                    <w:left w:val="nil"/>
                                    <w:bottom w:val="nil"/>
                                    <w:right w:val="nil"/>
                                  </w:tcBorders>
                                  <w:shd w:val="clear" w:color="auto" w:fill="auto"/>
                                  <w:noWrap/>
                                  <w:vAlign w:val="bottom"/>
                                  <w:hideMark/>
                                </w:tcPr>
                                <w:p w14:paraId="4DC09526" w14:textId="77777777" w:rsidR="00003C75" w:rsidRPr="00003C75" w:rsidRDefault="00003C75" w:rsidP="00003C75">
                                  <w:pPr>
                                    <w:jc w:val="center"/>
                                    <w:rPr>
                                      <w:color w:val="000000"/>
                                      <w:sz w:val="16"/>
                                      <w:szCs w:val="16"/>
                                    </w:rPr>
                                  </w:pPr>
                                  <w:r w:rsidRPr="00003C75">
                                    <w:rPr>
                                      <w:color w:val="000000"/>
                                      <w:sz w:val="16"/>
                                      <w:szCs w:val="16"/>
                                    </w:rPr>
                                    <w:t>0.335</w:t>
                                  </w:r>
                                </w:p>
                              </w:tc>
                              <w:tc>
                                <w:tcPr>
                                  <w:tcW w:w="840" w:type="dxa"/>
                                  <w:tcBorders>
                                    <w:top w:val="nil"/>
                                    <w:left w:val="nil"/>
                                    <w:bottom w:val="nil"/>
                                    <w:right w:val="nil"/>
                                  </w:tcBorders>
                                  <w:shd w:val="clear" w:color="auto" w:fill="auto"/>
                                  <w:noWrap/>
                                  <w:vAlign w:val="bottom"/>
                                  <w:hideMark/>
                                </w:tcPr>
                                <w:p w14:paraId="7026AEF7" w14:textId="77777777" w:rsidR="00003C75" w:rsidRPr="00003C75" w:rsidRDefault="00003C75" w:rsidP="00003C75">
                                  <w:pPr>
                                    <w:jc w:val="center"/>
                                    <w:rPr>
                                      <w:color w:val="000000"/>
                                      <w:sz w:val="16"/>
                                      <w:szCs w:val="16"/>
                                    </w:rPr>
                                  </w:pPr>
                                  <w:r w:rsidRPr="00003C75">
                                    <w:rPr>
                                      <w:color w:val="000000"/>
                                      <w:sz w:val="16"/>
                                      <w:szCs w:val="16"/>
                                    </w:rPr>
                                    <w:t>0.931</w:t>
                                  </w:r>
                                </w:p>
                              </w:tc>
                              <w:tc>
                                <w:tcPr>
                                  <w:tcW w:w="840" w:type="dxa"/>
                                  <w:tcBorders>
                                    <w:top w:val="nil"/>
                                    <w:left w:val="nil"/>
                                    <w:bottom w:val="nil"/>
                                    <w:right w:val="nil"/>
                                  </w:tcBorders>
                                  <w:shd w:val="clear" w:color="auto" w:fill="auto"/>
                                  <w:noWrap/>
                                  <w:vAlign w:val="bottom"/>
                                  <w:hideMark/>
                                </w:tcPr>
                                <w:p w14:paraId="1713239B"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5449BE1C"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2C0F1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5A3E22BC"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1CC76010"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27BD1085"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3A78B166"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06BA2416" w14:textId="77777777" w:rsidR="00003C75" w:rsidRPr="00003C75" w:rsidRDefault="00003C75" w:rsidP="00003C75">
                                  <w:pPr>
                                    <w:jc w:val="center"/>
                                    <w:rPr>
                                      <w:color w:val="000000"/>
                                      <w:sz w:val="16"/>
                                      <w:szCs w:val="16"/>
                                    </w:rPr>
                                  </w:pPr>
                                  <w:r w:rsidRPr="00003C75">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0708E8" w14:textId="77777777" w:rsidR="00003C75" w:rsidRPr="00003C75" w:rsidRDefault="00003C75" w:rsidP="00003C75">
                                  <w:pPr>
                                    <w:jc w:val="center"/>
                                    <w:rPr>
                                      <w:color w:val="000000"/>
                                      <w:sz w:val="16"/>
                                      <w:szCs w:val="16"/>
                                    </w:rPr>
                                  </w:pPr>
                                  <w:r w:rsidRPr="00003C75">
                                    <w:rPr>
                                      <w:color w:val="000000"/>
                                      <w:sz w:val="16"/>
                                      <w:szCs w:val="16"/>
                                    </w:rPr>
                                    <w:t>0.202</w:t>
                                  </w:r>
                                </w:p>
                              </w:tc>
                              <w:tc>
                                <w:tcPr>
                                  <w:tcW w:w="840" w:type="dxa"/>
                                  <w:tcBorders>
                                    <w:top w:val="nil"/>
                                    <w:left w:val="nil"/>
                                    <w:bottom w:val="nil"/>
                                    <w:right w:val="nil"/>
                                  </w:tcBorders>
                                  <w:shd w:val="clear" w:color="auto" w:fill="auto"/>
                                  <w:noWrap/>
                                  <w:vAlign w:val="bottom"/>
                                  <w:hideMark/>
                                </w:tcPr>
                                <w:p w14:paraId="5EED6680" w14:textId="77777777" w:rsidR="00003C75" w:rsidRPr="00003C75" w:rsidRDefault="00003C75" w:rsidP="00003C75">
                                  <w:pPr>
                                    <w:jc w:val="center"/>
                                    <w:rPr>
                                      <w:color w:val="000000"/>
                                      <w:sz w:val="16"/>
                                      <w:szCs w:val="16"/>
                                    </w:rPr>
                                  </w:pPr>
                                  <w:r w:rsidRPr="00003C75">
                                    <w:rPr>
                                      <w:color w:val="000000"/>
                                      <w:sz w:val="16"/>
                                      <w:szCs w:val="16"/>
                                    </w:rPr>
                                    <w:t>0.525</w:t>
                                  </w:r>
                                </w:p>
                              </w:tc>
                              <w:tc>
                                <w:tcPr>
                                  <w:tcW w:w="840" w:type="dxa"/>
                                  <w:tcBorders>
                                    <w:top w:val="nil"/>
                                    <w:left w:val="nil"/>
                                    <w:bottom w:val="nil"/>
                                    <w:right w:val="nil"/>
                                  </w:tcBorders>
                                  <w:shd w:val="clear" w:color="auto" w:fill="auto"/>
                                  <w:noWrap/>
                                  <w:vAlign w:val="bottom"/>
                                  <w:hideMark/>
                                </w:tcPr>
                                <w:p w14:paraId="54821B82"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66305B"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5159DCA3" w14:textId="77777777" w:rsidR="00003C75" w:rsidRPr="00003C75" w:rsidRDefault="00003C75" w:rsidP="00003C75">
                                  <w:pPr>
                                    <w:jc w:val="center"/>
                                    <w:rPr>
                                      <w:color w:val="000000"/>
                                      <w:sz w:val="16"/>
                                      <w:szCs w:val="16"/>
                                    </w:rPr>
                                  </w:pPr>
                                  <w:r w:rsidRPr="00003C75">
                                    <w:rPr>
                                      <w:color w:val="000000"/>
                                      <w:sz w:val="16"/>
                                      <w:szCs w:val="16"/>
                                    </w:rPr>
                                    <w:t>0.283</w:t>
                                  </w:r>
                                </w:p>
                              </w:tc>
                              <w:tc>
                                <w:tcPr>
                                  <w:tcW w:w="840" w:type="dxa"/>
                                  <w:tcBorders>
                                    <w:top w:val="nil"/>
                                    <w:left w:val="nil"/>
                                    <w:bottom w:val="nil"/>
                                    <w:right w:val="nil"/>
                                  </w:tcBorders>
                                  <w:shd w:val="clear" w:color="auto" w:fill="auto"/>
                                  <w:noWrap/>
                                  <w:vAlign w:val="bottom"/>
                                  <w:hideMark/>
                                </w:tcPr>
                                <w:p w14:paraId="7F724149" w14:textId="77777777" w:rsidR="00003C75" w:rsidRPr="00003C75" w:rsidRDefault="00003C75" w:rsidP="00003C75">
                                  <w:pPr>
                                    <w:jc w:val="center"/>
                                    <w:rPr>
                                      <w:color w:val="000000"/>
                                      <w:sz w:val="16"/>
                                      <w:szCs w:val="16"/>
                                    </w:rPr>
                                  </w:pPr>
                                  <w:r w:rsidRPr="00003C75">
                                    <w:rPr>
                                      <w:color w:val="000000"/>
                                      <w:sz w:val="16"/>
                                      <w:szCs w:val="16"/>
                                    </w:rPr>
                                    <w:t>0.767</w:t>
                                  </w:r>
                                </w:p>
                              </w:tc>
                              <w:tc>
                                <w:tcPr>
                                  <w:tcW w:w="840" w:type="dxa"/>
                                  <w:tcBorders>
                                    <w:top w:val="nil"/>
                                    <w:left w:val="nil"/>
                                    <w:bottom w:val="nil"/>
                                    <w:right w:val="nil"/>
                                  </w:tcBorders>
                                  <w:shd w:val="clear" w:color="auto" w:fill="auto"/>
                                  <w:noWrap/>
                                  <w:vAlign w:val="bottom"/>
                                  <w:hideMark/>
                                </w:tcPr>
                                <w:p w14:paraId="5D3F992F"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6BE49017"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5BD038EC" w14:textId="77777777" w:rsidTr="00003C75">
                              <w:trPr>
                                <w:divId w:val="265382874"/>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33A7763" w14:textId="77777777" w:rsidR="00003C75" w:rsidRPr="00003C75" w:rsidRDefault="00003C75" w:rsidP="00003C75">
                                  <w:pPr>
                                    <w:jc w:val="center"/>
                                    <w:rPr>
                                      <w:color w:val="000000"/>
                                      <w:sz w:val="16"/>
                                      <w:szCs w:val="16"/>
                                    </w:rPr>
                                  </w:pPr>
                                  <w:r w:rsidRPr="00003C75">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502E8EF" w14:textId="77777777" w:rsidR="00003C75" w:rsidRPr="00003C75" w:rsidRDefault="00003C75" w:rsidP="00003C75">
                                  <w:pPr>
                                    <w:jc w:val="center"/>
                                    <w:rPr>
                                      <w:color w:val="000000"/>
                                      <w:sz w:val="16"/>
                                      <w:szCs w:val="16"/>
                                    </w:rPr>
                                  </w:pPr>
                                  <w:r w:rsidRPr="00003C75">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4BAED5BE" w14:textId="77777777" w:rsidR="00003C75" w:rsidRPr="00003C75" w:rsidRDefault="00003C75" w:rsidP="00003C75">
                                  <w:pPr>
                                    <w:jc w:val="center"/>
                                    <w:rPr>
                                      <w:color w:val="000000"/>
                                      <w:sz w:val="16"/>
                                      <w:szCs w:val="16"/>
                                    </w:rPr>
                                  </w:pPr>
                                  <w:r w:rsidRPr="00003C75">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0D4AA75A" w14:textId="77777777" w:rsidR="00003C75" w:rsidRPr="00003C75" w:rsidRDefault="00003C75" w:rsidP="00003C75">
                                  <w:pPr>
                                    <w:jc w:val="center"/>
                                    <w:rPr>
                                      <w:color w:val="000000"/>
                                      <w:sz w:val="16"/>
                                      <w:szCs w:val="16"/>
                                    </w:rPr>
                                  </w:pPr>
                                  <w:r w:rsidRPr="00003C75">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402EC8F" w14:textId="77777777" w:rsidR="00003C75" w:rsidRPr="00003C75" w:rsidRDefault="00003C75" w:rsidP="00003C75">
                                  <w:pPr>
                                    <w:jc w:val="center"/>
                                    <w:rPr>
                                      <w:color w:val="000000"/>
                                      <w:sz w:val="16"/>
                                      <w:szCs w:val="16"/>
                                    </w:rPr>
                                  </w:pPr>
                                  <w:r w:rsidRPr="00003C75">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F39DAA6" w14:textId="77777777" w:rsidR="00003C75" w:rsidRPr="00003C75" w:rsidRDefault="00003C75" w:rsidP="00003C75">
                                  <w:pPr>
                                    <w:jc w:val="center"/>
                                    <w:rPr>
                                      <w:color w:val="000000"/>
                                      <w:sz w:val="16"/>
                                      <w:szCs w:val="16"/>
                                    </w:rPr>
                                  </w:pPr>
                                  <w:r w:rsidRPr="00003C75">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6986150D" w14:textId="77777777" w:rsidR="00003C75" w:rsidRPr="00003C75" w:rsidRDefault="00003C75" w:rsidP="00003C75">
                                  <w:pPr>
                                    <w:jc w:val="center"/>
                                    <w:rPr>
                                      <w:color w:val="000000"/>
                                      <w:sz w:val="16"/>
                                      <w:szCs w:val="16"/>
                                    </w:rPr>
                                  </w:pPr>
                                  <w:r w:rsidRPr="00003C75">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57E29293" w14:textId="77777777" w:rsidR="00003C75" w:rsidRPr="00003C75" w:rsidRDefault="00003C75" w:rsidP="00003C75">
                                  <w:pPr>
                                    <w:jc w:val="center"/>
                                    <w:rPr>
                                      <w:color w:val="000000"/>
                                      <w:sz w:val="16"/>
                                      <w:szCs w:val="16"/>
                                    </w:rPr>
                                  </w:pPr>
                                  <w:r w:rsidRPr="00003C75">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2A1DFF19" w14:textId="77777777" w:rsidR="00003C75" w:rsidRPr="00003C75" w:rsidRDefault="00003C75" w:rsidP="00003C75">
                                  <w:pPr>
                                    <w:jc w:val="center"/>
                                    <w:rPr>
                                      <w:color w:val="000000"/>
                                      <w:sz w:val="16"/>
                                      <w:szCs w:val="16"/>
                                    </w:rPr>
                                  </w:pPr>
                                  <w:r w:rsidRPr="00003C75">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2" type="#_x0000_t202" style="position:absolute;left:0;text-align:left;margin-left:.05pt;margin-top:-22.85pt;width:500.4pt;height:126.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1F924A3C" w14:textId="3DA17713" w:rsidR="00003C75"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1F022B">
                        <w:instrText xml:space="preserve">Excel.Sheet.12 C:\\Users\\robma\\Documents\\Work\\ilemt_papers\\calibration\\table1_concentric_vs_dipole.xlsx Table1!R1C1:R6C9 </w:instrText>
                      </w:r>
                      <w:r w:rsidR="00CD43D5">
                        <w:instrText xml:space="preserve">\a \f 4 \h </w:instrText>
                      </w:r>
                      <w:r w:rsidR="00CD43D5">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003C75" w:rsidRPr="00003C75" w14:paraId="7555632B" w14:textId="77777777" w:rsidTr="00003C75">
                        <w:trPr>
                          <w:divId w:val="265382874"/>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41BAB23" w14:textId="67CF879C" w:rsidR="00003C75" w:rsidRPr="00003C75" w:rsidRDefault="00003C75" w:rsidP="00003C75">
                            <w:pPr>
                              <w:jc w:val="center"/>
                              <w:rPr>
                                <w:color w:val="000000"/>
                                <w:sz w:val="16"/>
                                <w:szCs w:val="16"/>
                              </w:rPr>
                            </w:pPr>
                            <w:r w:rsidRPr="00003C75">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48125DF" w14:textId="77777777" w:rsidR="00003C75" w:rsidRPr="00003C75" w:rsidRDefault="00003C75" w:rsidP="00003C75">
                            <w:pPr>
                              <w:jc w:val="center"/>
                              <w:rPr>
                                <w:color w:val="000000"/>
                                <w:sz w:val="16"/>
                                <w:szCs w:val="16"/>
                              </w:rPr>
                            </w:pPr>
                            <w:r w:rsidRPr="00003C75">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96B2C8" w14:textId="77777777" w:rsidR="00003C75" w:rsidRPr="00003C75" w:rsidRDefault="00003C75" w:rsidP="00003C75">
                            <w:pPr>
                              <w:jc w:val="center"/>
                              <w:rPr>
                                <w:color w:val="000000"/>
                                <w:sz w:val="16"/>
                                <w:szCs w:val="16"/>
                              </w:rPr>
                            </w:pPr>
                            <w:r w:rsidRPr="00003C75">
                              <w:rPr>
                                <w:color w:val="000000"/>
                                <w:sz w:val="16"/>
                                <w:szCs w:val="16"/>
                              </w:rPr>
                              <w:t>Concentric source</w:t>
                            </w:r>
                          </w:p>
                        </w:tc>
                      </w:tr>
                      <w:tr w:rsidR="00003C75" w:rsidRPr="00003C75" w14:paraId="76E8AC70"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67CA5185" w14:textId="77777777" w:rsidR="00003C75" w:rsidRPr="00003C75" w:rsidRDefault="00003C75" w:rsidP="00003C75">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57A6408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2006FD8C"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739B0A9"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B3B243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94D571F"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572C44D0" w14:textId="77777777" w:rsidR="00003C75" w:rsidRPr="00003C75" w:rsidRDefault="00003C75" w:rsidP="00003C75">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858D0C7"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24E4DBD"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10937A1"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09A811E1"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FC297EB"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374AC82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AEE037F"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808EBD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1B2F7577"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2714384C" w14:textId="77777777" w:rsidR="00003C75" w:rsidRPr="00003C75" w:rsidRDefault="00003C75" w:rsidP="00003C75">
                            <w:pPr>
                              <w:jc w:val="center"/>
                              <w:rPr>
                                <w:color w:val="000000"/>
                                <w:sz w:val="16"/>
                                <w:szCs w:val="16"/>
                              </w:rPr>
                            </w:pPr>
                            <w:r w:rsidRPr="00003C75">
                              <w:rPr>
                                <w:color w:val="000000"/>
                                <w:sz w:val="16"/>
                                <w:szCs w:val="16"/>
                              </w:rPr>
                              <w:t>(default)</w:t>
                            </w:r>
                          </w:p>
                        </w:tc>
                        <w:tc>
                          <w:tcPr>
                            <w:tcW w:w="840" w:type="dxa"/>
                            <w:tcBorders>
                              <w:top w:val="nil"/>
                              <w:left w:val="nil"/>
                              <w:bottom w:val="nil"/>
                              <w:right w:val="nil"/>
                            </w:tcBorders>
                            <w:shd w:val="clear" w:color="auto" w:fill="auto"/>
                            <w:noWrap/>
                            <w:vAlign w:val="bottom"/>
                            <w:hideMark/>
                          </w:tcPr>
                          <w:p w14:paraId="4DC09526" w14:textId="77777777" w:rsidR="00003C75" w:rsidRPr="00003C75" w:rsidRDefault="00003C75" w:rsidP="00003C75">
                            <w:pPr>
                              <w:jc w:val="center"/>
                              <w:rPr>
                                <w:color w:val="000000"/>
                                <w:sz w:val="16"/>
                                <w:szCs w:val="16"/>
                              </w:rPr>
                            </w:pPr>
                            <w:r w:rsidRPr="00003C75">
                              <w:rPr>
                                <w:color w:val="000000"/>
                                <w:sz w:val="16"/>
                                <w:szCs w:val="16"/>
                              </w:rPr>
                              <w:t>0.335</w:t>
                            </w:r>
                          </w:p>
                        </w:tc>
                        <w:tc>
                          <w:tcPr>
                            <w:tcW w:w="840" w:type="dxa"/>
                            <w:tcBorders>
                              <w:top w:val="nil"/>
                              <w:left w:val="nil"/>
                              <w:bottom w:val="nil"/>
                              <w:right w:val="nil"/>
                            </w:tcBorders>
                            <w:shd w:val="clear" w:color="auto" w:fill="auto"/>
                            <w:noWrap/>
                            <w:vAlign w:val="bottom"/>
                            <w:hideMark/>
                          </w:tcPr>
                          <w:p w14:paraId="7026AEF7" w14:textId="77777777" w:rsidR="00003C75" w:rsidRPr="00003C75" w:rsidRDefault="00003C75" w:rsidP="00003C75">
                            <w:pPr>
                              <w:jc w:val="center"/>
                              <w:rPr>
                                <w:color w:val="000000"/>
                                <w:sz w:val="16"/>
                                <w:szCs w:val="16"/>
                              </w:rPr>
                            </w:pPr>
                            <w:r w:rsidRPr="00003C75">
                              <w:rPr>
                                <w:color w:val="000000"/>
                                <w:sz w:val="16"/>
                                <w:szCs w:val="16"/>
                              </w:rPr>
                              <w:t>0.931</w:t>
                            </w:r>
                          </w:p>
                        </w:tc>
                        <w:tc>
                          <w:tcPr>
                            <w:tcW w:w="840" w:type="dxa"/>
                            <w:tcBorders>
                              <w:top w:val="nil"/>
                              <w:left w:val="nil"/>
                              <w:bottom w:val="nil"/>
                              <w:right w:val="nil"/>
                            </w:tcBorders>
                            <w:shd w:val="clear" w:color="auto" w:fill="auto"/>
                            <w:noWrap/>
                            <w:vAlign w:val="bottom"/>
                            <w:hideMark/>
                          </w:tcPr>
                          <w:p w14:paraId="1713239B"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5449BE1C"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2C0F1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5A3E22BC"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1CC76010"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27BD1085"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3A78B166"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06BA2416" w14:textId="77777777" w:rsidR="00003C75" w:rsidRPr="00003C75" w:rsidRDefault="00003C75" w:rsidP="00003C75">
                            <w:pPr>
                              <w:jc w:val="center"/>
                              <w:rPr>
                                <w:color w:val="000000"/>
                                <w:sz w:val="16"/>
                                <w:szCs w:val="16"/>
                              </w:rPr>
                            </w:pPr>
                            <w:r w:rsidRPr="00003C75">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0708E8" w14:textId="77777777" w:rsidR="00003C75" w:rsidRPr="00003C75" w:rsidRDefault="00003C75" w:rsidP="00003C75">
                            <w:pPr>
                              <w:jc w:val="center"/>
                              <w:rPr>
                                <w:color w:val="000000"/>
                                <w:sz w:val="16"/>
                                <w:szCs w:val="16"/>
                              </w:rPr>
                            </w:pPr>
                            <w:r w:rsidRPr="00003C75">
                              <w:rPr>
                                <w:color w:val="000000"/>
                                <w:sz w:val="16"/>
                                <w:szCs w:val="16"/>
                              </w:rPr>
                              <w:t>0.202</w:t>
                            </w:r>
                          </w:p>
                        </w:tc>
                        <w:tc>
                          <w:tcPr>
                            <w:tcW w:w="840" w:type="dxa"/>
                            <w:tcBorders>
                              <w:top w:val="nil"/>
                              <w:left w:val="nil"/>
                              <w:bottom w:val="nil"/>
                              <w:right w:val="nil"/>
                            </w:tcBorders>
                            <w:shd w:val="clear" w:color="auto" w:fill="auto"/>
                            <w:noWrap/>
                            <w:vAlign w:val="bottom"/>
                            <w:hideMark/>
                          </w:tcPr>
                          <w:p w14:paraId="5EED6680" w14:textId="77777777" w:rsidR="00003C75" w:rsidRPr="00003C75" w:rsidRDefault="00003C75" w:rsidP="00003C75">
                            <w:pPr>
                              <w:jc w:val="center"/>
                              <w:rPr>
                                <w:color w:val="000000"/>
                                <w:sz w:val="16"/>
                                <w:szCs w:val="16"/>
                              </w:rPr>
                            </w:pPr>
                            <w:r w:rsidRPr="00003C75">
                              <w:rPr>
                                <w:color w:val="000000"/>
                                <w:sz w:val="16"/>
                                <w:szCs w:val="16"/>
                              </w:rPr>
                              <w:t>0.525</w:t>
                            </w:r>
                          </w:p>
                        </w:tc>
                        <w:tc>
                          <w:tcPr>
                            <w:tcW w:w="840" w:type="dxa"/>
                            <w:tcBorders>
                              <w:top w:val="nil"/>
                              <w:left w:val="nil"/>
                              <w:bottom w:val="nil"/>
                              <w:right w:val="nil"/>
                            </w:tcBorders>
                            <w:shd w:val="clear" w:color="auto" w:fill="auto"/>
                            <w:noWrap/>
                            <w:vAlign w:val="bottom"/>
                            <w:hideMark/>
                          </w:tcPr>
                          <w:p w14:paraId="54821B82"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66305B"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5159DCA3" w14:textId="77777777" w:rsidR="00003C75" w:rsidRPr="00003C75" w:rsidRDefault="00003C75" w:rsidP="00003C75">
                            <w:pPr>
                              <w:jc w:val="center"/>
                              <w:rPr>
                                <w:color w:val="000000"/>
                                <w:sz w:val="16"/>
                                <w:szCs w:val="16"/>
                              </w:rPr>
                            </w:pPr>
                            <w:r w:rsidRPr="00003C75">
                              <w:rPr>
                                <w:color w:val="000000"/>
                                <w:sz w:val="16"/>
                                <w:szCs w:val="16"/>
                              </w:rPr>
                              <w:t>0.283</w:t>
                            </w:r>
                          </w:p>
                        </w:tc>
                        <w:tc>
                          <w:tcPr>
                            <w:tcW w:w="840" w:type="dxa"/>
                            <w:tcBorders>
                              <w:top w:val="nil"/>
                              <w:left w:val="nil"/>
                              <w:bottom w:val="nil"/>
                              <w:right w:val="nil"/>
                            </w:tcBorders>
                            <w:shd w:val="clear" w:color="auto" w:fill="auto"/>
                            <w:noWrap/>
                            <w:vAlign w:val="bottom"/>
                            <w:hideMark/>
                          </w:tcPr>
                          <w:p w14:paraId="7F724149" w14:textId="77777777" w:rsidR="00003C75" w:rsidRPr="00003C75" w:rsidRDefault="00003C75" w:rsidP="00003C75">
                            <w:pPr>
                              <w:jc w:val="center"/>
                              <w:rPr>
                                <w:color w:val="000000"/>
                                <w:sz w:val="16"/>
                                <w:szCs w:val="16"/>
                              </w:rPr>
                            </w:pPr>
                            <w:r w:rsidRPr="00003C75">
                              <w:rPr>
                                <w:color w:val="000000"/>
                                <w:sz w:val="16"/>
                                <w:szCs w:val="16"/>
                              </w:rPr>
                              <w:t>0.767</w:t>
                            </w:r>
                          </w:p>
                        </w:tc>
                        <w:tc>
                          <w:tcPr>
                            <w:tcW w:w="840" w:type="dxa"/>
                            <w:tcBorders>
                              <w:top w:val="nil"/>
                              <w:left w:val="nil"/>
                              <w:bottom w:val="nil"/>
                              <w:right w:val="nil"/>
                            </w:tcBorders>
                            <w:shd w:val="clear" w:color="auto" w:fill="auto"/>
                            <w:noWrap/>
                            <w:vAlign w:val="bottom"/>
                            <w:hideMark/>
                          </w:tcPr>
                          <w:p w14:paraId="5D3F992F"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6BE49017"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5BD038EC" w14:textId="77777777" w:rsidTr="00003C75">
                        <w:trPr>
                          <w:divId w:val="265382874"/>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33A7763" w14:textId="77777777" w:rsidR="00003C75" w:rsidRPr="00003C75" w:rsidRDefault="00003C75" w:rsidP="00003C75">
                            <w:pPr>
                              <w:jc w:val="center"/>
                              <w:rPr>
                                <w:color w:val="000000"/>
                                <w:sz w:val="16"/>
                                <w:szCs w:val="16"/>
                              </w:rPr>
                            </w:pPr>
                            <w:r w:rsidRPr="00003C75">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502E8EF" w14:textId="77777777" w:rsidR="00003C75" w:rsidRPr="00003C75" w:rsidRDefault="00003C75" w:rsidP="00003C75">
                            <w:pPr>
                              <w:jc w:val="center"/>
                              <w:rPr>
                                <w:color w:val="000000"/>
                                <w:sz w:val="16"/>
                                <w:szCs w:val="16"/>
                              </w:rPr>
                            </w:pPr>
                            <w:r w:rsidRPr="00003C75">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4BAED5BE" w14:textId="77777777" w:rsidR="00003C75" w:rsidRPr="00003C75" w:rsidRDefault="00003C75" w:rsidP="00003C75">
                            <w:pPr>
                              <w:jc w:val="center"/>
                              <w:rPr>
                                <w:color w:val="000000"/>
                                <w:sz w:val="16"/>
                                <w:szCs w:val="16"/>
                              </w:rPr>
                            </w:pPr>
                            <w:r w:rsidRPr="00003C75">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0D4AA75A" w14:textId="77777777" w:rsidR="00003C75" w:rsidRPr="00003C75" w:rsidRDefault="00003C75" w:rsidP="00003C75">
                            <w:pPr>
                              <w:jc w:val="center"/>
                              <w:rPr>
                                <w:color w:val="000000"/>
                                <w:sz w:val="16"/>
                                <w:szCs w:val="16"/>
                              </w:rPr>
                            </w:pPr>
                            <w:r w:rsidRPr="00003C75">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402EC8F" w14:textId="77777777" w:rsidR="00003C75" w:rsidRPr="00003C75" w:rsidRDefault="00003C75" w:rsidP="00003C75">
                            <w:pPr>
                              <w:jc w:val="center"/>
                              <w:rPr>
                                <w:color w:val="000000"/>
                                <w:sz w:val="16"/>
                                <w:szCs w:val="16"/>
                              </w:rPr>
                            </w:pPr>
                            <w:r w:rsidRPr="00003C75">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F39DAA6" w14:textId="77777777" w:rsidR="00003C75" w:rsidRPr="00003C75" w:rsidRDefault="00003C75" w:rsidP="00003C75">
                            <w:pPr>
                              <w:jc w:val="center"/>
                              <w:rPr>
                                <w:color w:val="000000"/>
                                <w:sz w:val="16"/>
                                <w:szCs w:val="16"/>
                              </w:rPr>
                            </w:pPr>
                            <w:r w:rsidRPr="00003C75">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6986150D" w14:textId="77777777" w:rsidR="00003C75" w:rsidRPr="00003C75" w:rsidRDefault="00003C75" w:rsidP="00003C75">
                            <w:pPr>
                              <w:jc w:val="center"/>
                              <w:rPr>
                                <w:color w:val="000000"/>
                                <w:sz w:val="16"/>
                                <w:szCs w:val="16"/>
                              </w:rPr>
                            </w:pPr>
                            <w:r w:rsidRPr="00003C75">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57E29293" w14:textId="77777777" w:rsidR="00003C75" w:rsidRPr="00003C75" w:rsidRDefault="00003C75" w:rsidP="00003C75">
                            <w:pPr>
                              <w:jc w:val="center"/>
                              <w:rPr>
                                <w:color w:val="000000"/>
                                <w:sz w:val="16"/>
                                <w:szCs w:val="16"/>
                              </w:rPr>
                            </w:pPr>
                            <w:r w:rsidRPr="00003C75">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2A1DFF19" w14:textId="77777777" w:rsidR="00003C75" w:rsidRPr="00003C75" w:rsidRDefault="00003C75" w:rsidP="00003C75">
                            <w:pPr>
                              <w:jc w:val="center"/>
                              <w:rPr>
                                <w:color w:val="000000"/>
                                <w:sz w:val="16"/>
                                <w:szCs w:val="16"/>
                              </w:rPr>
                            </w:pPr>
                            <w:r w:rsidRPr="00003C75">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w:t>
      </w:r>
      <w:r w:rsidR="00CB0FCF">
        <w:rPr>
          <w:rFonts w:eastAsiaTheme="minorEastAsia"/>
        </w:rPr>
        <w:lastRenderedPageBreak/>
        <w:t xml:space="preserve">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 xml:space="preserve">empirical support for ref. </w:t>
      </w:r>
      <w:r w:rsidR="001B7DBD" w:rsidRPr="001B7DBD">
        <w:rPr>
          <w:rFonts w:eastAsiaTheme="minorEastAsia"/>
          <w:highlight w:val="yellow"/>
        </w:rPr>
        <w:t>blah</w:t>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51F880D8" w:rsidR="00BA16E3" w:rsidRDefault="0050338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361B54C">
                <wp:simplePos x="0" y="0"/>
                <wp:positionH relativeFrom="column">
                  <wp:posOffset>-3383000</wp:posOffset>
                </wp:positionH>
                <wp:positionV relativeFrom="paragraph">
                  <wp:posOffset>3808820</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3D87CA83" w14:textId="3170A778" w:rsidR="00003C75" w:rsidRDefault="00504A07" w:rsidP="00003C75">
                            <w:pPr>
                              <w:pStyle w:val="TableTitle"/>
                            </w:pPr>
                            <w:r>
                              <w:t xml:space="preserve">measurement error vs. </w:t>
                            </w:r>
                            <w:r w:rsidR="00BD79A2">
                              <w:t>source fixture rotation</w:t>
                            </w:r>
                            <w:r w:rsidR="00647AD4">
                              <w:fldChar w:fldCharType="begin"/>
                            </w:r>
                            <w:r w:rsidR="00647AD4">
                              <w:instrText xml:space="preserve"> LINK </w:instrText>
                            </w:r>
                            <w:r w:rsidR="001F022B">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71F86B23" w:rsidR="00003C75" w:rsidRDefault="00647AD4" w:rsidP="00647AD4">
                            <w:r>
                              <w:fldChar w:fldCharType="end"/>
                            </w:r>
                            <w:r w:rsidR="005D3451">
                              <w:rPr>
                                <w:smallCaps/>
                                <w:sz w:val="16"/>
                                <w:szCs w:val="16"/>
                              </w:rPr>
                              <w:fldChar w:fldCharType="begin"/>
                            </w:r>
                            <w:r w:rsidR="005D3451">
                              <w:instrText xml:space="preserve"> LINK </w:instrText>
                            </w:r>
                            <w:r w:rsidR="001F022B">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266.4pt;margin-top:299.9pt;width:495.35pt;height:8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" o:allowoverlap="f" stroked="f">
                <v:textbox>
                  <w:txbxContent>
                    <w:p w14:paraId="7182B4C3" w14:textId="1CC1D25B" w:rsidR="00BD79A2" w:rsidRDefault="00BD79A2" w:rsidP="00BD79A2">
                      <w:pPr>
                        <w:pStyle w:val="TableTitle"/>
                      </w:pPr>
                      <w:r>
                        <w:t>Table I</w:t>
                      </w:r>
                      <w:r w:rsidR="00A848FF">
                        <w:t>I</w:t>
                      </w:r>
                      <w:r>
                        <w:t>I</w:t>
                      </w:r>
                    </w:p>
                    <w:p w14:paraId="3D87CA83" w14:textId="3170A778" w:rsidR="00003C75" w:rsidRDefault="00504A07" w:rsidP="00003C75">
                      <w:pPr>
                        <w:pStyle w:val="TableTitle"/>
                      </w:pPr>
                      <w:r>
                        <w:t xml:space="preserve">measurement error vs. </w:t>
                      </w:r>
                      <w:r w:rsidR="00BD79A2">
                        <w:t>source fixture rotation</w:t>
                      </w:r>
                      <w:r w:rsidR="00647AD4">
                        <w:fldChar w:fldCharType="begin"/>
                      </w:r>
                      <w:r w:rsidR="00647AD4">
                        <w:instrText xml:space="preserve"> LINK </w:instrText>
                      </w:r>
                      <w:r w:rsidR="001F022B">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71F86B23" w:rsidR="00003C75" w:rsidRDefault="00647AD4" w:rsidP="00647AD4">
                      <w:r>
                        <w:fldChar w:fldCharType="end"/>
                      </w:r>
                      <w:r w:rsidR="005D3451">
                        <w:rPr>
                          <w:smallCaps/>
                          <w:sz w:val="16"/>
                          <w:szCs w:val="16"/>
                        </w:rPr>
                        <w:fldChar w:fldCharType="begin"/>
                      </w:r>
                      <w:r w:rsidR="005D3451">
                        <w:instrText xml:space="preserve"> LINK </w:instrText>
                      </w:r>
                      <w:r w:rsidR="001F022B">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v:textbox>
                <w10:wrap type="topAndBottom"/>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64D998BE"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sidR="002E0D4C">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65C8E0CE"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390641C3" w:rsidR="00361331" w:rsidRPr="00B376F6" w:rsidRDefault="00361331" w:rsidP="00361331">
                              <w:pPr>
                                <w:pStyle w:val="FigureCaption"/>
                              </w:pPr>
                              <w:bookmarkStart w:id="21" w:name="_Ref83901462"/>
                              <w:r>
                                <w:t xml:space="preserve">Fig. </w:t>
                              </w:r>
                              <w:fldSimple w:instr=" SEQ Figure \* ARABIC ">
                                <w:r w:rsidR="00003C75">
                                  <w:rPr>
                                    <w:noProof/>
                                  </w:rPr>
                                  <w:t>8</w:t>
                                </w:r>
                              </w:fldSimple>
                              <w:bookmarkEnd w:id="21"/>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4"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" o:allowoverlap="f">
                <v:shape id="_x0000_s1135" type="#_x0000_t75" style="position:absolute;width:32004;height:22580;visibility:visible;mso-wrap-style:square">
                  <v:fill o:detectmouseclick="t"/>
                  <v:path o:connecttype="none"/>
                </v:shape>
                <v:shape id="Text Box 84" o:spid="_x0000_s1136"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390641C3" w:rsidR="00361331" w:rsidRPr="00B376F6" w:rsidRDefault="00361331" w:rsidP="00361331">
                        <w:pPr>
                          <w:pStyle w:val="FigureCaption"/>
                        </w:pPr>
                        <w:bookmarkStart w:id="22" w:name="_Ref83901462"/>
                        <w:r>
                          <w:t xml:space="preserve">Fig. </w:t>
                        </w:r>
                        <w:fldSimple w:instr=" SEQ Figure \* ARABIC ">
                          <w:r w:rsidR="00003C75">
                            <w:rPr>
                              <w:noProof/>
                            </w:rPr>
                            <w:t>8</w:t>
                          </w:r>
                        </w:fldSimple>
                        <w:bookmarkEnd w:id="22"/>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7"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38"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9"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003C75">
        <w:t xml:space="preserve">Fig. </w:t>
      </w:r>
      <w:r w:rsidR="00003C75">
        <w:rPr>
          <w:noProof/>
        </w:rPr>
        <w:t>7</w:t>
      </w:r>
      <w:r w:rsidR="00143A62">
        <w:fldChar w:fldCharType="end"/>
      </w:r>
      <w:r w:rsidR="00143A62">
        <w:t>).</w:t>
      </w:r>
      <w:r w:rsidR="00E5422D">
        <w:t xml:space="preserve"> </w:t>
      </w:r>
      <w:r w:rsidR="00B376F6">
        <w:t xml:space="preserve">To simplify </w:t>
      </w:r>
      <w:proofErr w:type="gramStart"/>
      <w:r w:rsidR="00B36127">
        <w:t>presentation</w:t>
      </w:r>
      <w:proofErr w:type="gramEnd"/>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41A6134B"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2EFCBCDB" w:rsidR="004254E4" w:rsidRDefault="004254E4" w:rsidP="004254E4">
                              <w:pPr>
                                <w:pStyle w:val="FigureCaption"/>
                              </w:pPr>
                              <w:bookmarkStart w:id="23" w:name="_Ref83915264"/>
                              <w:r>
                                <w:t xml:space="preserve">Fig. </w:t>
                              </w:r>
                              <w:fldSimple w:instr=" SEQ Figure \* ARABIC ">
                                <w:r w:rsidR="00003C75">
                                  <w:rPr>
                                    <w:noProof/>
                                  </w:rPr>
                                  <w:t>9</w:t>
                                </w:r>
                              </w:fldSimple>
                              <w:bookmarkEnd w:id="23"/>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0"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aO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raaO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41" type="#_x0000_t75" style="position:absolute;width:65773;height:32086;visibility:visible;mso-wrap-style:square">
                  <v:fill o:detectmouseclick="t"/>
                  <v:path o:connecttype="none"/>
                </v:shape>
                <v:shape id="Text Box 84" o:spid="_x0000_s1142"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2EFCBCDB" w:rsidR="004254E4" w:rsidRDefault="004254E4" w:rsidP="004254E4">
                        <w:pPr>
                          <w:pStyle w:val="FigureCaption"/>
                        </w:pPr>
                        <w:bookmarkStart w:id="24" w:name="_Ref83915264"/>
                        <w:r>
                          <w:t xml:space="preserve">Fig. </w:t>
                        </w:r>
                        <w:fldSimple w:instr=" SEQ Figure \* ARABIC ">
                          <w:r w:rsidR="00003C75">
                            <w:rPr>
                              <w:noProof/>
                            </w:rPr>
                            <w:t>9</w:t>
                          </w:r>
                        </w:fldSimple>
                        <w:bookmarkEnd w:id="24"/>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3"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44"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45"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6"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003C75">
        <w:t xml:space="preserve">Fig. </w:t>
      </w:r>
      <w:r w:rsidR="00003C75">
        <w:rPr>
          <w:noProof/>
        </w:rPr>
        <w:t>8</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w:t>
      </w:r>
      <w:proofErr w:type="gramStart"/>
      <w:r>
        <w:t>dimensionless, and</w:t>
      </w:r>
      <w:proofErr w:type="gramEnd"/>
      <w:r>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proofErr w:type="gramStart"/>
      <w:r w:rsidR="00482F47">
        <w:t>noise</w:t>
      </w:r>
      <w:proofErr w:type="gramEnd"/>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 (</w:t>
      </w:r>
      <m:oMath>
        <m:r>
          <w:rPr>
            <w:rFonts w:ascii="Cambria Math" w:hAnsi="Cambria Math"/>
          </w:rPr>
          <m:t>N=2,F=21)</m:t>
        </m:r>
      </m:oMath>
      <w:r w:rsidR="00482F47" w:rsidRPr="00C97BF9">
        <w:t>.</w:t>
      </w:r>
      <w:r w:rsidR="00482F47">
        <w:t xml:space="preserve"> </w:t>
      </w:r>
    </w:p>
    <w:p w14:paraId="6E133A78" w14:textId="52FAC5B3"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24DDAAA7" w14:textId="0F7F2DAA"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1F022B">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7"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dCIw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" o:allowoverlap="f" stroked="f">
                <v:textbox>
                  <w:txbxContent>
                    <w:p w14:paraId="06E07720" w14:textId="255C15E1" w:rsidR="00E5422D" w:rsidRDefault="00E5422D" w:rsidP="00E5422D">
                      <w:pPr>
                        <w:pStyle w:val="TableTitle"/>
                      </w:pPr>
                      <w:r>
                        <w:t>Table I</w:t>
                      </w:r>
                      <w:r w:rsidR="00A848FF">
                        <w:t>V</w:t>
                      </w:r>
                    </w:p>
                    <w:p w14:paraId="24DDAAA7" w14:textId="0F7F2DAA"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1F022B">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003C75">
        <w:t xml:space="preserve">Fig. </w:t>
      </w:r>
      <w:r w:rsidR="00003C75">
        <w:rPr>
          <w:noProof/>
        </w:rPr>
        <w:t>8</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2A702E6A"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w:t>
      </w:r>
      <w:r>
        <w:lastRenderedPageBreak/>
        <w:t xml:space="preserve">engineers succeed in applying EMTs across a broader scope. It is only the small size of the market that causes standalone EMTs to be so expensive. </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t>function.</w:t>
      </w:r>
      <w:proofErr w:type="gramEnd"/>
    </w:p>
    <w:p w14:paraId="1C37DA82" w14:textId="77777777" w:rsidR="00662A39" w:rsidRDefault="00662A39" w:rsidP="00490134">
      <w:pPr>
        <w:pStyle w:val="Text"/>
        <w:rPr>
          <w:rFonts w:eastAsiaTheme="minorEastAsia"/>
        </w:rPr>
      </w:pPr>
    </w:p>
    <w:p w14:paraId="56A4340C" w14:textId="746D8FAA" w:rsidR="00E53565" w:rsidRDefault="00E53565" w:rsidP="00490134">
      <w:pPr>
        <w:pStyle w:val="Text"/>
        <w:rPr>
          <w:rFonts w:eastAsiaTheme="minorEastAsia"/>
        </w:rPr>
      </w:pP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77777777"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237BF82C" w14:textId="6DC9EA4A" w:rsidR="00003C75" w:rsidRDefault="003A2E34" w:rsidP="003A2E34">
                            <w:pPr>
                              <w:pStyle w:val="TableTitle"/>
                              <w:rPr>
                                <w:smallCaps w:val="0"/>
                                <w:sz w:val="20"/>
                                <w:szCs w:val="20"/>
                              </w:rPr>
                            </w:pPr>
                            <w:r>
                              <w:t>Calibration residues, RMS per point</w:t>
                            </w:r>
                            <w:r>
                              <w:fldChar w:fldCharType="begin"/>
                            </w:r>
                            <w:r>
                              <w:instrText xml:space="preserve"> LINK </w:instrText>
                            </w:r>
                            <w:r w:rsidR="001F022B">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 xml:space="preserve">Dipole </w:t>
                                  </w:r>
                                  <w:proofErr w:type="spellStart"/>
                                  <w:r w:rsidRPr="00003C75">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8"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" o:allowoverlap="f" stroked="f">
                <v:textbox>
                  <w:txbxContent>
                    <w:p w14:paraId="0B97B492" w14:textId="77777777" w:rsidR="003A2E34" w:rsidRDefault="003A2E34" w:rsidP="003A2E34">
                      <w:pPr>
                        <w:pStyle w:val="TableTitle"/>
                      </w:pPr>
                      <w:r>
                        <w:t>Table V</w:t>
                      </w:r>
                    </w:p>
                    <w:p w14:paraId="237BF82C" w14:textId="6DC9EA4A" w:rsidR="00003C75" w:rsidRDefault="003A2E34" w:rsidP="003A2E34">
                      <w:pPr>
                        <w:pStyle w:val="TableTitle"/>
                        <w:rPr>
                          <w:smallCaps w:val="0"/>
                          <w:sz w:val="20"/>
                          <w:szCs w:val="20"/>
                        </w:rPr>
                      </w:pPr>
                      <w:r>
                        <w:t>Calibration residues, RMS per point</w:t>
                      </w:r>
                      <w:r>
                        <w:fldChar w:fldCharType="begin"/>
                      </w:r>
                      <w:r>
                        <w:instrText xml:space="preserve"> LINK </w:instrText>
                      </w:r>
                      <w:r w:rsidR="001F022B">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 xml:space="preserve">Dipole </w:t>
                            </w:r>
                            <w:proofErr w:type="spellStart"/>
                            <w:r w:rsidRPr="00003C75">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7777777"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 (cite source placement). This likely explains why pose solution for the dipole-approximating source failed to converge when source fixture motion was present, even though the residual is smaller than for the concentric source.</w:t>
      </w:r>
    </w:p>
    <w:p w14:paraId="4637C122" w14:textId="77777777" w:rsidR="003A2E34" w:rsidRDefault="003A2E34" w:rsidP="003A2E34">
      <w:pPr>
        <w:ind w:firstLine="202"/>
        <w:jc w:val="both"/>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57810488" w14:textId="77777777" w:rsidR="003A2E34" w:rsidRDefault="003A2E34" w:rsidP="00E53565">
      <w:pPr>
        <w:ind w:firstLine="202"/>
        <w:jc w:val="both"/>
      </w:pP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2F497" w14:textId="77777777" w:rsidR="00E9566F" w:rsidRDefault="00E9566F">
      <w:r>
        <w:separator/>
      </w:r>
    </w:p>
  </w:endnote>
  <w:endnote w:type="continuationSeparator" w:id="0">
    <w:p w14:paraId="6AB88BB5" w14:textId="77777777" w:rsidR="00E9566F" w:rsidRDefault="00E95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B772B" w14:textId="77777777" w:rsidR="00E9566F" w:rsidRDefault="00E9566F"/>
  </w:footnote>
  <w:footnote w:type="continuationSeparator" w:id="0">
    <w:p w14:paraId="78A9FEE3" w14:textId="77777777" w:rsidR="00E9566F" w:rsidRDefault="00E9566F">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4"/>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3410F"/>
    <w:rsid w:val="00037006"/>
    <w:rsid w:val="00041A24"/>
    <w:rsid w:val="00042B8D"/>
    <w:rsid w:val="00042D59"/>
    <w:rsid w:val="00042E13"/>
    <w:rsid w:val="00050FB8"/>
    <w:rsid w:val="000526EB"/>
    <w:rsid w:val="00055831"/>
    <w:rsid w:val="00056745"/>
    <w:rsid w:val="00062101"/>
    <w:rsid w:val="00062CDB"/>
    <w:rsid w:val="000650DB"/>
    <w:rsid w:val="00070353"/>
    <w:rsid w:val="0007293D"/>
    <w:rsid w:val="0007298A"/>
    <w:rsid w:val="00073AD2"/>
    <w:rsid w:val="0008265C"/>
    <w:rsid w:val="00085C9C"/>
    <w:rsid w:val="0008781C"/>
    <w:rsid w:val="00087C5C"/>
    <w:rsid w:val="000917BF"/>
    <w:rsid w:val="00092171"/>
    <w:rsid w:val="000A0C2F"/>
    <w:rsid w:val="000A168B"/>
    <w:rsid w:val="000A6E3E"/>
    <w:rsid w:val="000A7C8D"/>
    <w:rsid w:val="000B3AA5"/>
    <w:rsid w:val="000C35AA"/>
    <w:rsid w:val="000C47B5"/>
    <w:rsid w:val="000D126B"/>
    <w:rsid w:val="000D2BDE"/>
    <w:rsid w:val="000D4675"/>
    <w:rsid w:val="000D5646"/>
    <w:rsid w:val="000D5D29"/>
    <w:rsid w:val="000D6E5A"/>
    <w:rsid w:val="000E11B6"/>
    <w:rsid w:val="000F7993"/>
    <w:rsid w:val="00100EAB"/>
    <w:rsid w:val="00104BB0"/>
    <w:rsid w:val="0010794E"/>
    <w:rsid w:val="00113F26"/>
    <w:rsid w:val="00115CF8"/>
    <w:rsid w:val="00132EB4"/>
    <w:rsid w:val="0013354F"/>
    <w:rsid w:val="00134004"/>
    <w:rsid w:val="001359BF"/>
    <w:rsid w:val="00136639"/>
    <w:rsid w:val="001420B3"/>
    <w:rsid w:val="00142E14"/>
    <w:rsid w:val="001431C2"/>
    <w:rsid w:val="00143A62"/>
    <w:rsid w:val="00143F04"/>
    <w:rsid w:val="00143F2E"/>
    <w:rsid w:val="00144E72"/>
    <w:rsid w:val="0014733C"/>
    <w:rsid w:val="001512DC"/>
    <w:rsid w:val="001525BF"/>
    <w:rsid w:val="00157485"/>
    <w:rsid w:val="00166780"/>
    <w:rsid w:val="001708A1"/>
    <w:rsid w:val="001742D3"/>
    <w:rsid w:val="0017564F"/>
    <w:rsid w:val="001768FF"/>
    <w:rsid w:val="001829C8"/>
    <w:rsid w:val="00193657"/>
    <w:rsid w:val="0019790A"/>
    <w:rsid w:val="001A3B9A"/>
    <w:rsid w:val="001A563C"/>
    <w:rsid w:val="001A60B1"/>
    <w:rsid w:val="001A60E2"/>
    <w:rsid w:val="001B2686"/>
    <w:rsid w:val="001B36B1"/>
    <w:rsid w:val="001B6D27"/>
    <w:rsid w:val="001B7AAA"/>
    <w:rsid w:val="001B7DBD"/>
    <w:rsid w:val="001C4734"/>
    <w:rsid w:val="001C74C8"/>
    <w:rsid w:val="001D645F"/>
    <w:rsid w:val="001E1D67"/>
    <w:rsid w:val="001E6907"/>
    <w:rsid w:val="001E7B7A"/>
    <w:rsid w:val="001F022B"/>
    <w:rsid w:val="001F3F7D"/>
    <w:rsid w:val="001F4C5C"/>
    <w:rsid w:val="00203288"/>
    <w:rsid w:val="00204478"/>
    <w:rsid w:val="00206520"/>
    <w:rsid w:val="00213EA9"/>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500BE"/>
    <w:rsid w:val="002547B2"/>
    <w:rsid w:val="00262201"/>
    <w:rsid w:val="00263943"/>
    <w:rsid w:val="00267B35"/>
    <w:rsid w:val="002871A5"/>
    <w:rsid w:val="002907BE"/>
    <w:rsid w:val="0029348A"/>
    <w:rsid w:val="00294A7B"/>
    <w:rsid w:val="00295168"/>
    <w:rsid w:val="00295EFB"/>
    <w:rsid w:val="002A243E"/>
    <w:rsid w:val="002A7ECA"/>
    <w:rsid w:val="002B51EF"/>
    <w:rsid w:val="002C6C8E"/>
    <w:rsid w:val="002E017D"/>
    <w:rsid w:val="002E0957"/>
    <w:rsid w:val="002E0D4C"/>
    <w:rsid w:val="002E11D0"/>
    <w:rsid w:val="002E11F7"/>
    <w:rsid w:val="002E1F95"/>
    <w:rsid w:val="002F106E"/>
    <w:rsid w:val="002F1A23"/>
    <w:rsid w:val="002F63FF"/>
    <w:rsid w:val="002F7910"/>
    <w:rsid w:val="0030021D"/>
    <w:rsid w:val="00303935"/>
    <w:rsid w:val="0031095E"/>
    <w:rsid w:val="00314F82"/>
    <w:rsid w:val="00317C61"/>
    <w:rsid w:val="00317FFE"/>
    <w:rsid w:val="00327EFA"/>
    <w:rsid w:val="0033705A"/>
    <w:rsid w:val="003427CE"/>
    <w:rsid w:val="00342BE1"/>
    <w:rsid w:val="00343357"/>
    <w:rsid w:val="003442EA"/>
    <w:rsid w:val="003461E8"/>
    <w:rsid w:val="003532E8"/>
    <w:rsid w:val="00355076"/>
    <w:rsid w:val="00360269"/>
    <w:rsid w:val="00361331"/>
    <w:rsid w:val="00364B41"/>
    <w:rsid w:val="0037551B"/>
    <w:rsid w:val="00380C2D"/>
    <w:rsid w:val="0038309D"/>
    <w:rsid w:val="00386911"/>
    <w:rsid w:val="00392DBA"/>
    <w:rsid w:val="0039706E"/>
    <w:rsid w:val="003A03D3"/>
    <w:rsid w:val="003A2E34"/>
    <w:rsid w:val="003A7339"/>
    <w:rsid w:val="003B676B"/>
    <w:rsid w:val="003B6A6F"/>
    <w:rsid w:val="003C042A"/>
    <w:rsid w:val="003C3322"/>
    <w:rsid w:val="003C334B"/>
    <w:rsid w:val="003C3CFB"/>
    <w:rsid w:val="003C5F06"/>
    <w:rsid w:val="003C68C2"/>
    <w:rsid w:val="003C6E0D"/>
    <w:rsid w:val="003C7129"/>
    <w:rsid w:val="003D1EBF"/>
    <w:rsid w:val="003D3791"/>
    <w:rsid w:val="003D4CAE"/>
    <w:rsid w:val="003E378A"/>
    <w:rsid w:val="003F26BD"/>
    <w:rsid w:val="003F45D1"/>
    <w:rsid w:val="003F52AD"/>
    <w:rsid w:val="003F694B"/>
    <w:rsid w:val="0040237A"/>
    <w:rsid w:val="00404B01"/>
    <w:rsid w:val="00406401"/>
    <w:rsid w:val="00407A27"/>
    <w:rsid w:val="004127B9"/>
    <w:rsid w:val="00412A55"/>
    <w:rsid w:val="00414F82"/>
    <w:rsid w:val="0041579F"/>
    <w:rsid w:val="00417184"/>
    <w:rsid w:val="00420DC0"/>
    <w:rsid w:val="004254E4"/>
    <w:rsid w:val="004257E6"/>
    <w:rsid w:val="00425B9B"/>
    <w:rsid w:val="00426F5D"/>
    <w:rsid w:val="00427C26"/>
    <w:rsid w:val="0043144F"/>
    <w:rsid w:val="00431BFA"/>
    <w:rsid w:val="004353CF"/>
    <w:rsid w:val="004428BD"/>
    <w:rsid w:val="004631BC"/>
    <w:rsid w:val="00473671"/>
    <w:rsid w:val="00482F47"/>
    <w:rsid w:val="00484761"/>
    <w:rsid w:val="00484DD5"/>
    <w:rsid w:val="00490134"/>
    <w:rsid w:val="00496854"/>
    <w:rsid w:val="004A1EEE"/>
    <w:rsid w:val="004A456B"/>
    <w:rsid w:val="004B133D"/>
    <w:rsid w:val="004B46D5"/>
    <w:rsid w:val="004B4AF9"/>
    <w:rsid w:val="004B558A"/>
    <w:rsid w:val="004C01BD"/>
    <w:rsid w:val="004C1E16"/>
    <w:rsid w:val="004C1EBD"/>
    <w:rsid w:val="004C2543"/>
    <w:rsid w:val="004C4E97"/>
    <w:rsid w:val="004D15CA"/>
    <w:rsid w:val="004D5B7E"/>
    <w:rsid w:val="004D766C"/>
    <w:rsid w:val="004E04FD"/>
    <w:rsid w:val="004E3E4C"/>
    <w:rsid w:val="004F1E7D"/>
    <w:rsid w:val="004F23A0"/>
    <w:rsid w:val="004F418B"/>
    <w:rsid w:val="005003E3"/>
    <w:rsid w:val="00503385"/>
    <w:rsid w:val="00503967"/>
    <w:rsid w:val="00504A07"/>
    <w:rsid w:val="005052CD"/>
    <w:rsid w:val="00512899"/>
    <w:rsid w:val="005163BD"/>
    <w:rsid w:val="00517F29"/>
    <w:rsid w:val="00524ABF"/>
    <w:rsid w:val="00527C7D"/>
    <w:rsid w:val="00527F29"/>
    <w:rsid w:val="00530A5D"/>
    <w:rsid w:val="005328BC"/>
    <w:rsid w:val="00533156"/>
    <w:rsid w:val="00535307"/>
    <w:rsid w:val="005359A3"/>
    <w:rsid w:val="005419C7"/>
    <w:rsid w:val="00550A26"/>
    <w:rsid w:val="00550BF5"/>
    <w:rsid w:val="00551C63"/>
    <w:rsid w:val="00565CA6"/>
    <w:rsid w:val="005670A6"/>
    <w:rsid w:val="00567A70"/>
    <w:rsid w:val="00567D96"/>
    <w:rsid w:val="00573818"/>
    <w:rsid w:val="00573CAB"/>
    <w:rsid w:val="00573F48"/>
    <w:rsid w:val="0057614B"/>
    <w:rsid w:val="00576C1C"/>
    <w:rsid w:val="00584860"/>
    <w:rsid w:val="00584A0D"/>
    <w:rsid w:val="0058538F"/>
    <w:rsid w:val="005857ED"/>
    <w:rsid w:val="00590302"/>
    <w:rsid w:val="00596350"/>
    <w:rsid w:val="005964CE"/>
    <w:rsid w:val="005A1B2D"/>
    <w:rsid w:val="005A2A15"/>
    <w:rsid w:val="005A332E"/>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10F76"/>
    <w:rsid w:val="00612053"/>
    <w:rsid w:val="00612DDD"/>
    <w:rsid w:val="006136C6"/>
    <w:rsid w:val="0062114B"/>
    <w:rsid w:val="00623698"/>
    <w:rsid w:val="00623E07"/>
    <w:rsid w:val="00625E96"/>
    <w:rsid w:val="00631D29"/>
    <w:rsid w:val="006405AD"/>
    <w:rsid w:val="0064242D"/>
    <w:rsid w:val="00642648"/>
    <w:rsid w:val="006450CB"/>
    <w:rsid w:val="00646F35"/>
    <w:rsid w:val="00647AD4"/>
    <w:rsid w:val="00647C09"/>
    <w:rsid w:val="00651F2C"/>
    <w:rsid w:val="00653EC0"/>
    <w:rsid w:val="00662A39"/>
    <w:rsid w:val="00677C22"/>
    <w:rsid w:val="00681FD0"/>
    <w:rsid w:val="00682157"/>
    <w:rsid w:val="0068294B"/>
    <w:rsid w:val="00683171"/>
    <w:rsid w:val="00685D0E"/>
    <w:rsid w:val="006915D5"/>
    <w:rsid w:val="00692E12"/>
    <w:rsid w:val="00693D5D"/>
    <w:rsid w:val="006A477A"/>
    <w:rsid w:val="006A6759"/>
    <w:rsid w:val="006B54C5"/>
    <w:rsid w:val="006B7198"/>
    <w:rsid w:val="006B780B"/>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180E"/>
    <w:rsid w:val="007335FF"/>
    <w:rsid w:val="007340F4"/>
    <w:rsid w:val="00735879"/>
    <w:rsid w:val="0074793E"/>
    <w:rsid w:val="007530A3"/>
    <w:rsid w:val="007623EB"/>
    <w:rsid w:val="0076355A"/>
    <w:rsid w:val="007647B2"/>
    <w:rsid w:val="007707AB"/>
    <w:rsid w:val="00780668"/>
    <w:rsid w:val="00782F26"/>
    <w:rsid w:val="007870FD"/>
    <w:rsid w:val="0079308B"/>
    <w:rsid w:val="007975ED"/>
    <w:rsid w:val="007A7D60"/>
    <w:rsid w:val="007B4353"/>
    <w:rsid w:val="007B5E56"/>
    <w:rsid w:val="007C4336"/>
    <w:rsid w:val="007D16C1"/>
    <w:rsid w:val="007D5528"/>
    <w:rsid w:val="007E3B5D"/>
    <w:rsid w:val="007E490F"/>
    <w:rsid w:val="007F1B2C"/>
    <w:rsid w:val="007F30DA"/>
    <w:rsid w:val="007F5405"/>
    <w:rsid w:val="007F725E"/>
    <w:rsid w:val="007F7AA6"/>
    <w:rsid w:val="00807A9A"/>
    <w:rsid w:val="00813475"/>
    <w:rsid w:val="0081663F"/>
    <w:rsid w:val="00816B60"/>
    <w:rsid w:val="00821216"/>
    <w:rsid w:val="00823624"/>
    <w:rsid w:val="00825E3D"/>
    <w:rsid w:val="00825FFF"/>
    <w:rsid w:val="00837E47"/>
    <w:rsid w:val="00842100"/>
    <w:rsid w:val="00842555"/>
    <w:rsid w:val="0084672E"/>
    <w:rsid w:val="008518FE"/>
    <w:rsid w:val="0085521C"/>
    <w:rsid w:val="00855B7D"/>
    <w:rsid w:val="0085659C"/>
    <w:rsid w:val="00861672"/>
    <w:rsid w:val="008616CA"/>
    <w:rsid w:val="008626C2"/>
    <w:rsid w:val="0086272B"/>
    <w:rsid w:val="00862784"/>
    <w:rsid w:val="00864212"/>
    <w:rsid w:val="00866B69"/>
    <w:rsid w:val="00872026"/>
    <w:rsid w:val="008761C4"/>
    <w:rsid w:val="0087792E"/>
    <w:rsid w:val="00883EAF"/>
    <w:rsid w:val="00885258"/>
    <w:rsid w:val="0089283D"/>
    <w:rsid w:val="008A30C3"/>
    <w:rsid w:val="008A3C23"/>
    <w:rsid w:val="008A6E76"/>
    <w:rsid w:val="008C08E1"/>
    <w:rsid w:val="008C49CC"/>
    <w:rsid w:val="008C7336"/>
    <w:rsid w:val="008C75A9"/>
    <w:rsid w:val="008C77DC"/>
    <w:rsid w:val="008D69E9"/>
    <w:rsid w:val="008D73C0"/>
    <w:rsid w:val="008E0645"/>
    <w:rsid w:val="008E3074"/>
    <w:rsid w:val="008E6E8E"/>
    <w:rsid w:val="008F2DFE"/>
    <w:rsid w:val="008F594A"/>
    <w:rsid w:val="008F7AB1"/>
    <w:rsid w:val="00902CBA"/>
    <w:rsid w:val="00904C7E"/>
    <w:rsid w:val="0091035B"/>
    <w:rsid w:val="009128AD"/>
    <w:rsid w:val="009207F2"/>
    <w:rsid w:val="0092625A"/>
    <w:rsid w:val="00930350"/>
    <w:rsid w:val="00933CD6"/>
    <w:rsid w:val="0093502E"/>
    <w:rsid w:val="009421A7"/>
    <w:rsid w:val="00942D66"/>
    <w:rsid w:val="00943BF1"/>
    <w:rsid w:val="00955C81"/>
    <w:rsid w:val="009565BE"/>
    <w:rsid w:val="0095690D"/>
    <w:rsid w:val="00964C93"/>
    <w:rsid w:val="009733AC"/>
    <w:rsid w:val="0097722A"/>
    <w:rsid w:val="009849C7"/>
    <w:rsid w:val="00985509"/>
    <w:rsid w:val="00985A33"/>
    <w:rsid w:val="00990E5B"/>
    <w:rsid w:val="0099524F"/>
    <w:rsid w:val="00996056"/>
    <w:rsid w:val="009A0DDE"/>
    <w:rsid w:val="009A1F6E"/>
    <w:rsid w:val="009C06A2"/>
    <w:rsid w:val="009C1CE4"/>
    <w:rsid w:val="009C29CA"/>
    <w:rsid w:val="009C3E27"/>
    <w:rsid w:val="009C7D17"/>
    <w:rsid w:val="009D17A9"/>
    <w:rsid w:val="009D6ED8"/>
    <w:rsid w:val="009E28C4"/>
    <w:rsid w:val="009E36D5"/>
    <w:rsid w:val="009E4045"/>
    <w:rsid w:val="009E484E"/>
    <w:rsid w:val="009E52D0"/>
    <w:rsid w:val="009E6F6B"/>
    <w:rsid w:val="009F40FB"/>
    <w:rsid w:val="009F4B45"/>
    <w:rsid w:val="009F542B"/>
    <w:rsid w:val="009F6CA0"/>
    <w:rsid w:val="00A00128"/>
    <w:rsid w:val="00A00ED9"/>
    <w:rsid w:val="00A038DE"/>
    <w:rsid w:val="00A067C4"/>
    <w:rsid w:val="00A14F32"/>
    <w:rsid w:val="00A1782F"/>
    <w:rsid w:val="00A22FCB"/>
    <w:rsid w:val="00A2354F"/>
    <w:rsid w:val="00A2377B"/>
    <w:rsid w:val="00A25B3B"/>
    <w:rsid w:val="00A273C6"/>
    <w:rsid w:val="00A30F4A"/>
    <w:rsid w:val="00A40127"/>
    <w:rsid w:val="00A44A05"/>
    <w:rsid w:val="00A472F1"/>
    <w:rsid w:val="00A5213C"/>
    <w:rsid w:val="00A5237D"/>
    <w:rsid w:val="00A52CCA"/>
    <w:rsid w:val="00A53085"/>
    <w:rsid w:val="00A554A3"/>
    <w:rsid w:val="00A61BFC"/>
    <w:rsid w:val="00A65A45"/>
    <w:rsid w:val="00A70C07"/>
    <w:rsid w:val="00A7108C"/>
    <w:rsid w:val="00A740F1"/>
    <w:rsid w:val="00A758EA"/>
    <w:rsid w:val="00A81D82"/>
    <w:rsid w:val="00A848FF"/>
    <w:rsid w:val="00A905FE"/>
    <w:rsid w:val="00A91937"/>
    <w:rsid w:val="00A91E00"/>
    <w:rsid w:val="00A9434E"/>
    <w:rsid w:val="00A94735"/>
    <w:rsid w:val="00A95C50"/>
    <w:rsid w:val="00A96B04"/>
    <w:rsid w:val="00A96BE0"/>
    <w:rsid w:val="00AA0355"/>
    <w:rsid w:val="00AA1A2D"/>
    <w:rsid w:val="00AA3F93"/>
    <w:rsid w:val="00AA4BA2"/>
    <w:rsid w:val="00AA7800"/>
    <w:rsid w:val="00AB4581"/>
    <w:rsid w:val="00AB54B6"/>
    <w:rsid w:val="00AB5A4D"/>
    <w:rsid w:val="00AB7166"/>
    <w:rsid w:val="00AB79A6"/>
    <w:rsid w:val="00AC4850"/>
    <w:rsid w:val="00AD0B12"/>
    <w:rsid w:val="00AD163D"/>
    <w:rsid w:val="00AD4472"/>
    <w:rsid w:val="00AD51EC"/>
    <w:rsid w:val="00AE477D"/>
    <w:rsid w:val="00AE5127"/>
    <w:rsid w:val="00AF21EB"/>
    <w:rsid w:val="00B0253D"/>
    <w:rsid w:val="00B0312A"/>
    <w:rsid w:val="00B10735"/>
    <w:rsid w:val="00B16DB5"/>
    <w:rsid w:val="00B21785"/>
    <w:rsid w:val="00B233F6"/>
    <w:rsid w:val="00B23972"/>
    <w:rsid w:val="00B311F8"/>
    <w:rsid w:val="00B3136E"/>
    <w:rsid w:val="00B34292"/>
    <w:rsid w:val="00B36127"/>
    <w:rsid w:val="00B376F6"/>
    <w:rsid w:val="00B458F8"/>
    <w:rsid w:val="00B47180"/>
    <w:rsid w:val="00B47B59"/>
    <w:rsid w:val="00B50AD7"/>
    <w:rsid w:val="00B53F81"/>
    <w:rsid w:val="00B545DC"/>
    <w:rsid w:val="00B56C2B"/>
    <w:rsid w:val="00B620DB"/>
    <w:rsid w:val="00B6481F"/>
    <w:rsid w:val="00B64D3A"/>
    <w:rsid w:val="00B64F42"/>
    <w:rsid w:val="00B65B2A"/>
    <w:rsid w:val="00B65BD3"/>
    <w:rsid w:val="00B70469"/>
    <w:rsid w:val="00B72111"/>
    <w:rsid w:val="00B72DD8"/>
    <w:rsid w:val="00B72E09"/>
    <w:rsid w:val="00B738A5"/>
    <w:rsid w:val="00B73B3A"/>
    <w:rsid w:val="00B75F30"/>
    <w:rsid w:val="00B82947"/>
    <w:rsid w:val="00BA137B"/>
    <w:rsid w:val="00BA16E3"/>
    <w:rsid w:val="00BB21A6"/>
    <w:rsid w:val="00BB2AB8"/>
    <w:rsid w:val="00BB35AB"/>
    <w:rsid w:val="00BB6479"/>
    <w:rsid w:val="00BB69B6"/>
    <w:rsid w:val="00BB7B5C"/>
    <w:rsid w:val="00BC3BF5"/>
    <w:rsid w:val="00BD37C9"/>
    <w:rsid w:val="00BD66BF"/>
    <w:rsid w:val="00BD79A2"/>
    <w:rsid w:val="00BE27D7"/>
    <w:rsid w:val="00BE4643"/>
    <w:rsid w:val="00BF0C69"/>
    <w:rsid w:val="00BF629B"/>
    <w:rsid w:val="00BF655C"/>
    <w:rsid w:val="00C014CC"/>
    <w:rsid w:val="00C0382A"/>
    <w:rsid w:val="00C04A43"/>
    <w:rsid w:val="00C075EF"/>
    <w:rsid w:val="00C11E83"/>
    <w:rsid w:val="00C16780"/>
    <w:rsid w:val="00C21640"/>
    <w:rsid w:val="00C2317B"/>
    <w:rsid w:val="00C2378A"/>
    <w:rsid w:val="00C246B5"/>
    <w:rsid w:val="00C26E13"/>
    <w:rsid w:val="00C27E53"/>
    <w:rsid w:val="00C30245"/>
    <w:rsid w:val="00C32B67"/>
    <w:rsid w:val="00C34A85"/>
    <w:rsid w:val="00C36B0A"/>
    <w:rsid w:val="00C378A1"/>
    <w:rsid w:val="00C44F75"/>
    <w:rsid w:val="00C457FD"/>
    <w:rsid w:val="00C621D6"/>
    <w:rsid w:val="00C7021C"/>
    <w:rsid w:val="00C75907"/>
    <w:rsid w:val="00C760F1"/>
    <w:rsid w:val="00C80CFA"/>
    <w:rsid w:val="00C81A1A"/>
    <w:rsid w:val="00C82D86"/>
    <w:rsid w:val="00C907C9"/>
    <w:rsid w:val="00C92FD7"/>
    <w:rsid w:val="00C946A0"/>
    <w:rsid w:val="00C968B3"/>
    <w:rsid w:val="00C97BF9"/>
    <w:rsid w:val="00CA5CCB"/>
    <w:rsid w:val="00CB0C9C"/>
    <w:rsid w:val="00CB0FCF"/>
    <w:rsid w:val="00CB2B43"/>
    <w:rsid w:val="00CB3CEF"/>
    <w:rsid w:val="00CB4B8D"/>
    <w:rsid w:val="00CB5293"/>
    <w:rsid w:val="00CC0D99"/>
    <w:rsid w:val="00CC0DDA"/>
    <w:rsid w:val="00CD3FCF"/>
    <w:rsid w:val="00CD43D5"/>
    <w:rsid w:val="00CD684F"/>
    <w:rsid w:val="00CE3320"/>
    <w:rsid w:val="00CF0277"/>
    <w:rsid w:val="00CF4B2A"/>
    <w:rsid w:val="00CF5FC2"/>
    <w:rsid w:val="00CF68D6"/>
    <w:rsid w:val="00CF7F78"/>
    <w:rsid w:val="00D06623"/>
    <w:rsid w:val="00D14C6B"/>
    <w:rsid w:val="00D17E9F"/>
    <w:rsid w:val="00D205A5"/>
    <w:rsid w:val="00D270A8"/>
    <w:rsid w:val="00D504DC"/>
    <w:rsid w:val="00D5536F"/>
    <w:rsid w:val="00D56935"/>
    <w:rsid w:val="00D6022C"/>
    <w:rsid w:val="00D66F79"/>
    <w:rsid w:val="00D713AE"/>
    <w:rsid w:val="00D716BA"/>
    <w:rsid w:val="00D758C6"/>
    <w:rsid w:val="00D7612F"/>
    <w:rsid w:val="00D85B7B"/>
    <w:rsid w:val="00D8757F"/>
    <w:rsid w:val="00D87AB9"/>
    <w:rsid w:val="00D90C10"/>
    <w:rsid w:val="00D92E96"/>
    <w:rsid w:val="00D95521"/>
    <w:rsid w:val="00D97A6D"/>
    <w:rsid w:val="00DA258C"/>
    <w:rsid w:val="00DA4345"/>
    <w:rsid w:val="00DA5201"/>
    <w:rsid w:val="00DB591B"/>
    <w:rsid w:val="00DC0F20"/>
    <w:rsid w:val="00DC1DC1"/>
    <w:rsid w:val="00DC3282"/>
    <w:rsid w:val="00DC5E29"/>
    <w:rsid w:val="00DD23E1"/>
    <w:rsid w:val="00DE07FA"/>
    <w:rsid w:val="00DE20DB"/>
    <w:rsid w:val="00DF0FD6"/>
    <w:rsid w:val="00DF2DDE"/>
    <w:rsid w:val="00DF2F1A"/>
    <w:rsid w:val="00DF3DB0"/>
    <w:rsid w:val="00DF47A8"/>
    <w:rsid w:val="00DF63C5"/>
    <w:rsid w:val="00DF77C8"/>
    <w:rsid w:val="00DF7C3E"/>
    <w:rsid w:val="00E01667"/>
    <w:rsid w:val="00E056F7"/>
    <w:rsid w:val="00E06F5E"/>
    <w:rsid w:val="00E073D0"/>
    <w:rsid w:val="00E113B7"/>
    <w:rsid w:val="00E1440B"/>
    <w:rsid w:val="00E217E2"/>
    <w:rsid w:val="00E2614F"/>
    <w:rsid w:val="00E35D1A"/>
    <w:rsid w:val="00E36209"/>
    <w:rsid w:val="00E36B26"/>
    <w:rsid w:val="00E37AF9"/>
    <w:rsid w:val="00E420BB"/>
    <w:rsid w:val="00E440B1"/>
    <w:rsid w:val="00E50DF6"/>
    <w:rsid w:val="00E5249E"/>
    <w:rsid w:val="00E53565"/>
    <w:rsid w:val="00E5422D"/>
    <w:rsid w:val="00E55043"/>
    <w:rsid w:val="00E55D28"/>
    <w:rsid w:val="00E565B9"/>
    <w:rsid w:val="00E629E3"/>
    <w:rsid w:val="00E6336D"/>
    <w:rsid w:val="00E6366C"/>
    <w:rsid w:val="00E65534"/>
    <w:rsid w:val="00E6716D"/>
    <w:rsid w:val="00E82CE9"/>
    <w:rsid w:val="00E90EE2"/>
    <w:rsid w:val="00E918F5"/>
    <w:rsid w:val="00E9566F"/>
    <w:rsid w:val="00E96338"/>
    <w:rsid w:val="00E965C5"/>
    <w:rsid w:val="00E96A3A"/>
    <w:rsid w:val="00E97402"/>
    <w:rsid w:val="00E97B99"/>
    <w:rsid w:val="00EA0D73"/>
    <w:rsid w:val="00EB2E9D"/>
    <w:rsid w:val="00EB32A9"/>
    <w:rsid w:val="00ED1E14"/>
    <w:rsid w:val="00ED2C0A"/>
    <w:rsid w:val="00ED6686"/>
    <w:rsid w:val="00EE1032"/>
    <w:rsid w:val="00EE27CC"/>
    <w:rsid w:val="00EE6FFC"/>
    <w:rsid w:val="00EF088F"/>
    <w:rsid w:val="00EF10AC"/>
    <w:rsid w:val="00EF3A30"/>
    <w:rsid w:val="00EF4701"/>
    <w:rsid w:val="00EF564E"/>
    <w:rsid w:val="00F002A7"/>
    <w:rsid w:val="00F07E99"/>
    <w:rsid w:val="00F151B5"/>
    <w:rsid w:val="00F21F51"/>
    <w:rsid w:val="00F22198"/>
    <w:rsid w:val="00F228D1"/>
    <w:rsid w:val="00F33D49"/>
    <w:rsid w:val="00F3481E"/>
    <w:rsid w:val="00F36AC5"/>
    <w:rsid w:val="00F36C4A"/>
    <w:rsid w:val="00F373EC"/>
    <w:rsid w:val="00F441FA"/>
    <w:rsid w:val="00F46299"/>
    <w:rsid w:val="00F464F1"/>
    <w:rsid w:val="00F5077D"/>
    <w:rsid w:val="00F577F6"/>
    <w:rsid w:val="00F6118C"/>
    <w:rsid w:val="00F64625"/>
    <w:rsid w:val="00F65266"/>
    <w:rsid w:val="00F677D2"/>
    <w:rsid w:val="00F751E1"/>
    <w:rsid w:val="00F761D6"/>
    <w:rsid w:val="00F76CB0"/>
    <w:rsid w:val="00F80DB7"/>
    <w:rsid w:val="00F8360D"/>
    <w:rsid w:val="00F86E0E"/>
    <w:rsid w:val="00F87D43"/>
    <w:rsid w:val="00F9222D"/>
    <w:rsid w:val="00F932B6"/>
    <w:rsid w:val="00F9486F"/>
    <w:rsid w:val="00FA04CE"/>
    <w:rsid w:val="00FA0B9F"/>
    <w:rsid w:val="00FA55D1"/>
    <w:rsid w:val="00FA5788"/>
    <w:rsid w:val="00FB069E"/>
    <w:rsid w:val="00FB550A"/>
    <w:rsid w:val="00FC0B7B"/>
    <w:rsid w:val="00FC24A7"/>
    <w:rsid w:val="00FD1F94"/>
    <w:rsid w:val="00FD347F"/>
    <w:rsid w:val="00FD64FC"/>
    <w:rsid w:val="00FE15B5"/>
    <w:rsid w:val="00FF1646"/>
    <w:rsid w:val="00FF6227"/>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8801</TotalTime>
  <Pages>10</Pages>
  <Words>6729</Words>
  <Characters>3836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500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115</cp:revision>
  <cp:lastPrinted>2021-10-11T15:03:00Z</cp:lastPrinted>
  <dcterms:created xsi:type="dcterms:W3CDTF">2021-09-22T19:41:00Z</dcterms:created>
  <dcterms:modified xsi:type="dcterms:W3CDTF">2021-10-1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